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after="0"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370064AB" w14:textId="77777777" w:rsidR="008B14B9" w:rsidRPr="008B14B9" w:rsidRDefault="008B14B9" w:rsidP="00C370CF">
      <w:pPr>
        <w:jc w:val="center"/>
        <w:rPr>
          <w:rFonts w:ascii="Times New Roman" w:hAnsi="Times New Roman" w:cs="Times New Roman"/>
          <w:lang w:val="en-US"/>
        </w:rPr>
      </w:pPr>
    </w:p>
    <w:p w14:paraId="2522CB0A" w14:textId="77777777" w:rsidR="008B14B9" w:rsidRPr="008B14B9" w:rsidRDefault="008B14B9"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spacing w:after="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spacing w:after="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04051C"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687FDA">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687FDA">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687FDA">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687FDA">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687FDA">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687FDA">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687FDA">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687FDA">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687FDA">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687FDA">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687FDA">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687FDA">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687FDA">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687FDA">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687FDA">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687FDA">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687FDA">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687FDA">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687FDA">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687FDA">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687FDA">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687FDA">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687FDA">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687FDA">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687FDA">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687FDA">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687FDA">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687FDA">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687FDA">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687FDA">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687FDA">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687FDA">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687FDA">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687FDA">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687FDA">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687FDA">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687FDA">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687FDA">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687FDA">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687FDA">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687FDA">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687FDA">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687FDA">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687FDA">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687FDA">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687FDA">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687FDA">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687FDA">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687FDA">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687FDA">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687FDA">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687FDA">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687FDA">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687FDA">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687FDA">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687FDA">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687FDA">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687FDA">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687FDA">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687FDA">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687FDA">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687FDA">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687FDA">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687FDA">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687FDA">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687FDA">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687FDA">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687FDA">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687FDA">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687FDA">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687FDA">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687FDA">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687FDA">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687FDA">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687FDA">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687FDA">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687FDA">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687FDA">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687FDA">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687FDA">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687FDA">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lastRenderedPageBreak/>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3E9E0B42" w:rsidR="0032037E" w:rsidRDefault="00692685" w:rsidP="0032037E">
      <w:pPr>
        <w:spacing w:line="360" w:lineRule="auto"/>
        <w:rPr>
          <w:lang w:val="en-US"/>
        </w:rPr>
      </w:pPr>
      <w:commentRangeStart w:id="5"/>
      <w:r>
        <w:rPr>
          <w:lang w:val="en-US"/>
        </w:rPr>
        <w:t>Despite</w:t>
      </w:r>
      <w:r w:rsidR="0032037E" w:rsidRPr="0032037E">
        <w:rPr>
          <w:lang w:val="en-US"/>
        </w:rPr>
        <w:t xml:space="preserve"> the fact that</w:t>
      </w:r>
      <w:r>
        <w:rPr>
          <w:lang w:val="en-US"/>
        </w:rPr>
        <w:t xml:space="preserve"> many scientists have</w:t>
      </w:r>
      <w:r w:rsidR="0032037E" w:rsidRPr="0032037E">
        <w:rPr>
          <w:lang w:val="en-US"/>
        </w:rPr>
        <w:t xml:space="preserve"> published articles o</w:t>
      </w:r>
      <w:r>
        <w:rPr>
          <w:lang w:val="en-US"/>
        </w:rPr>
        <w:t>n the subject of clusters, the literature seems to indicate that there</w:t>
      </w:r>
      <w:r w:rsidR="0032037E" w:rsidRPr="0032037E">
        <w:rPr>
          <w:lang w:val="en-US"/>
        </w:rPr>
        <w:t xml:space="preserve"> is no clear agreement about the definition of </w:t>
      </w:r>
      <w:r>
        <w:rPr>
          <w:lang w:val="en-US"/>
        </w:rPr>
        <w:t>a</w:t>
      </w:r>
      <w:r w:rsidR="00217E31">
        <w:rPr>
          <w:lang w:val="en-US"/>
        </w:rPr>
        <w:t xml:space="preserve"> </w:t>
      </w:r>
      <w:r w:rsidR="0032037E" w:rsidRPr="00692685">
        <w:rPr>
          <w:i/>
          <w:lang w:val="en-US"/>
        </w:rPr>
        <w:t>cluster</w:t>
      </w:r>
      <w:r w:rsidR="0032037E" w:rsidRPr="0032037E">
        <w:rPr>
          <w:lang w:val="en-US"/>
        </w:rPr>
        <w:t>.</w:t>
      </w:r>
      <w:r w:rsidR="0032037E">
        <w:rPr>
          <w:lang w:val="en-US"/>
        </w:rPr>
        <w:t xml:space="preserve"> </w:t>
      </w:r>
      <w:r>
        <w:rPr>
          <w:lang w:val="en-US"/>
        </w:rPr>
        <w:t xml:space="preserve">For instance, </w:t>
      </w:r>
      <w:commentRangeEnd w:id="5"/>
      <w:r w:rsidR="00E45CCE">
        <w:rPr>
          <w:rStyle w:val="CommentReference"/>
        </w:rPr>
        <w:commentReference w:id="5"/>
      </w:r>
      <w:r w:rsidR="00687FDA">
        <w:rPr>
          <w:lang w:val="en-US"/>
        </w:rPr>
        <w:t xml:space="preserve">Michael Porter </w:t>
      </w:r>
      <w:r w:rsidR="0032037E" w:rsidRPr="0032037E">
        <w:rPr>
          <w:lang w:val="en-US"/>
        </w:rPr>
        <w:t>explains that “clusters are geographic c</w:t>
      </w:r>
      <w:r w:rsidR="0032037E">
        <w:rPr>
          <w:lang w:val="en-US"/>
        </w:rPr>
        <w:t xml:space="preserve">oncentrations of interconnected </w:t>
      </w:r>
      <w:r w:rsidR="0032037E" w:rsidRPr="0032037E">
        <w:rPr>
          <w:lang w:val="en-US"/>
        </w:rPr>
        <w:t xml:space="preserve">companies and institutions in a particular field”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25DA72E" w14:textId="00A49A55" w:rsidR="00334677" w:rsidRDefault="00334677" w:rsidP="00334677">
      <w:pPr>
        <w:pStyle w:val="Caption"/>
        <w:rPr>
          <w:lang w:val="en-US"/>
        </w:rPr>
      </w:pPr>
      <w:bookmarkStart w:id="6" w:name="_Ref334015695"/>
      <w:r w:rsidRPr="006B041E">
        <w:rPr>
          <w:lang w:val="en-US"/>
        </w:rPr>
        <w:t xml:space="preserve">Figure </w:t>
      </w:r>
      <w:r>
        <w:fldChar w:fldCharType="begin"/>
      </w:r>
      <w:r w:rsidRPr="006B041E">
        <w:rPr>
          <w:lang w:val="en-US"/>
        </w:rPr>
        <w:instrText xml:space="preserve"> SEQ Figure \* ARABIC </w:instrText>
      </w:r>
      <w:r>
        <w:fldChar w:fldCharType="separate"/>
      </w:r>
      <w:r>
        <w:rPr>
          <w:noProof/>
          <w:lang w:val="en-US"/>
        </w:rPr>
        <w:t>1</w:t>
      </w:r>
      <w:r>
        <w:fldChar w:fldCharType="end"/>
      </w:r>
      <w:bookmarkEnd w:id="6"/>
      <w:r>
        <w:rPr>
          <w:lang w:val="en-US"/>
        </w:rPr>
        <w:t xml:space="preserve"> Odense Robotics Timeline</w:t>
      </w:r>
      <w:r w:rsidR="007F52EE">
        <w:rPr>
          <w:lang w:val="en-US"/>
        </w:rPr>
        <w:t>; own work.</w:t>
      </w: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w:t>
      </w:r>
      <w:r w:rsidRPr="00DA28BD">
        <w:rPr>
          <w:lang w:val="en-US"/>
        </w:rPr>
        <w:lastRenderedPageBreak/>
        <w:t>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w:t>
      </w:r>
      <w:commentRangeStart w:id="7"/>
      <w:r w:rsidR="00C5447D">
        <w:rPr>
          <w:lang w:val="en-US"/>
        </w:rPr>
        <w:t>AMROSE</w:t>
      </w:r>
      <w:commentRangeEnd w:id="7"/>
      <w:r w:rsidR="00C5447D">
        <w:rPr>
          <w:rStyle w:val="CommentReference"/>
        </w:rPr>
        <w:commentReference w:id="7"/>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06F40ADB"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a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w:t>
      </w:r>
      <w:commentRangeStart w:id="8"/>
      <w:r w:rsidR="00C30C3C">
        <w:rPr>
          <w:lang w:val="en-US"/>
        </w:rPr>
        <w:t>Odense</w:t>
      </w:r>
      <w:commentRangeEnd w:id="8"/>
      <w:r>
        <w:rPr>
          <w:rStyle w:val="CommentReference"/>
        </w:rPr>
        <w:commentReference w:id="8"/>
      </w:r>
      <w:r w:rsidR="00C30C3C">
        <w:rPr>
          <w:lang w:val="en-US"/>
        </w:rPr>
        <w:t>. Until that time</w:t>
      </w:r>
      <w:r>
        <w:rPr>
          <w:lang w:val="en-US"/>
        </w:rPr>
        <w:t>,</w:t>
      </w:r>
      <w:r w:rsidR="00C30C3C">
        <w:rPr>
          <w:lang w:val="en-US"/>
        </w:rPr>
        <w:t xml:space="preserve"> the environment around robotics was flourishing but </w:t>
      </w:r>
      <w:r w:rsidR="00C30C3C" w:rsidRPr="00C30C3C">
        <w:rPr>
          <w:lang w:val="en-US"/>
        </w:rPr>
        <w:t>the economic downturn in the beginning of 2000s caused effects in</w:t>
      </w:r>
      <w:r w:rsidR="001D0580">
        <w:rPr>
          <w:lang w:val="en-US"/>
        </w:rPr>
        <w:t xml:space="preserve"> the</w:t>
      </w:r>
      <w:r w:rsidR="00C30C3C" w:rsidRPr="00C30C3C">
        <w:rPr>
          <w:lang w:val="en-US"/>
        </w:rPr>
        <w:t xml:space="preserve"> </w:t>
      </w:r>
      <w:r w:rsidR="00C30C3C" w:rsidRPr="001D0580">
        <w:rPr>
          <w:noProof/>
          <w:lang w:val="en-US"/>
        </w:rPr>
        <w:t>industry</w:t>
      </w:r>
      <w:r w:rsidR="00C80B5D">
        <w:rPr>
          <w:noProof/>
          <w:lang w:val="en-US"/>
        </w:rPr>
        <w:t xml:space="preserve"> (Steno, 2016)</w:t>
      </w:r>
      <w:r w:rsidR="00C30C3C" w:rsidRPr="00C30C3C">
        <w:rPr>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 xml:space="preserve">the development department at the Odense shipyard were shut </w:t>
      </w:r>
      <w:commentRangeStart w:id="9"/>
      <w:r w:rsidR="00C30C3C" w:rsidRPr="00C30C3C">
        <w:rPr>
          <w:lang w:val="en-US"/>
        </w:rPr>
        <w:t>down</w:t>
      </w:r>
      <w:commentRangeEnd w:id="9"/>
      <w:r w:rsidR="00C80B5D">
        <w:rPr>
          <w:rStyle w:val="CommentReference"/>
        </w:rPr>
        <w:commentReference w:id="9"/>
      </w:r>
      <w:r w:rsidR="00C80B5D">
        <w:rPr>
          <w:lang w:val="en-US"/>
        </w:rPr>
        <w:t>.</w:t>
      </w:r>
    </w:p>
    <w:p w14:paraId="648AB8FE" w14:textId="43FAE369" w:rsidR="00DE23E4" w:rsidRDefault="00C30C3C" w:rsidP="0032037E">
      <w:pPr>
        <w:spacing w:line="360" w:lineRule="auto"/>
        <w:rPr>
          <w:lang w:val="en-US"/>
        </w:rPr>
      </w:pPr>
      <w:commentRangeStart w:id="10"/>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ledge and people in this area. It was the time for local authorities to act in order to save the development of the robotic industry</w:t>
      </w:r>
      <w:commentRangeEnd w:id="10"/>
      <w:r w:rsidR="00C80B5D">
        <w:rPr>
          <w:rStyle w:val="CommentReference"/>
        </w:rPr>
        <w:commentReference w:id="10"/>
      </w:r>
      <w:r w:rsidRPr="00C30C3C">
        <w:rPr>
          <w:lang w:val="en-US"/>
        </w:rPr>
        <w:t xml:space="preserve">. </w:t>
      </w:r>
      <w:commentRangeStart w:id="11"/>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commentRangeEnd w:id="11"/>
      <w:r w:rsidR="00C80B5D">
        <w:rPr>
          <w:rStyle w:val="CommentReference"/>
        </w:rPr>
        <w:commentReference w:id="11"/>
      </w:r>
      <w:r w:rsidR="00DE23E4">
        <w:rPr>
          <w:lang w:val="en-US"/>
        </w:rPr>
        <w:t xml:space="preserve">. </w:t>
      </w:r>
      <w:commentRangeStart w:id="12"/>
      <w:r w:rsidR="00DE23E4">
        <w:rPr>
          <w:lang w:val="en-US"/>
        </w:rPr>
        <w:t xml:space="preserve">The second phase </w:t>
      </w:r>
      <w:r w:rsidR="001D0580">
        <w:rPr>
          <w:noProof/>
          <w:lang w:val="en-US"/>
        </w:rPr>
        <w:t>of</w:t>
      </w:r>
      <w:r w:rsidR="00DE23E4">
        <w:rPr>
          <w:lang w:val="en-US"/>
        </w:rPr>
        <w:t xml:space="preserve"> the further development of the cluster has started with public initiatives financing the organization.</w:t>
      </w:r>
      <w:commentRangeEnd w:id="12"/>
      <w:r w:rsidR="00C80B5D">
        <w:rPr>
          <w:rStyle w:val="CommentReference"/>
        </w:rPr>
        <w:commentReference w:id="12"/>
      </w:r>
    </w:p>
    <w:p w14:paraId="38E7D7D8" w14:textId="7E0CA7AB"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xml:space="preserve">. </w:t>
      </w:r>
      <w:commentRangeStart w:id="13"/>
      <w:r w:rsidR="00114D40">
        <w:rPr>
          <w:lang w:val="en-US"/>
        </w:rPr>
        <w:t>After that point</w:t>
      </w:r>
      <w:r>
        <w:rPr>
          <w:lang w:val="en-US"/>
        </w:rPr>
        <w:t>,</w:t>
      </w:r>
      <w:r w:rsidR="00114D40">
        <w:rPr>
          <w:lang w:val="en-US"/>
        </w:rPr>
        <w:t xml:space="preserve"> many com</w:t>
      </w:r>
      <w:r>
        <w:rPr>
          <w:lang w:val="en-US"/>
        </w:rPr>
        <w:t>panies sprung up as university</w:t>
      </w:r>
      <w:r w:rsidR="00114D40">
        <w:rPr>
          <w:lang w:val="en-US"/>
        </w:rPr>
        <w:t xml:space="preserve"> </w:t>
      </w:r>
      <w:r w:rsidR="00114D40" w:rsidRPr="001D0580">
        <w:rPr>
          <w:noProof/>
          <w:lang w:val="en-US"/>
        </w:rPr>
        <w:t>spin</w:t>
      </w:r>
      <w:r w:rsidR="001D0580">
        <w:rPr>
          <w:noProof/>
          <w:lang w:val="en-US"/>
        </w:rPr>
        <w:t>-</w:t>
      </w:r>
      <w:r w:rsidR="00114D40" w:rsidRPr="001D0580">
        <w:rPr>
          <w:noProof/>
          <w:lang w:val="en-US"/>
        </w:rPr>
        <w:t>off</w:t>
      </w:r>
      <w:r w:rsidR="00D72B65" w:rsidRPr="001D0580">
        <w:rPr>
          <w:noProof/>
          <w:lang w:val="en-US"/>
        </w:rPr>
        <w:t>s</w:t>
      </w:r>
      <w:r w:rsidR="00114D40">
        <w:rPr>
          <w:lang w:val="en-US"/>
        </w:rPr>
        <w:t xml:space="preserve"> but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commentRangeEnd w:id="13"/>
      <w:r w:rsidR="00BD2C72">
        <w:rPr>
          <w:rStyle w:val="CommentReference"/>
        </w:rPr>
        <w:commentReference w:id="13"/>
      </w:r>
      <w:r w:rsidR="00114D40">
        <w:rPr>
          <w:lang w:val="en-US"/>
        </w:rPr>
        <w:t>.</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BD2C72">
        <w:rPr>
          <w:lang w:val="en-US"/>
        </w:rPr>
        <w:t xml:space="preserve"> (Steno, 2016). Therefore, it seems that the Danish </w:t>
      </w:r>
      <w:r w:rsidR="00BD2C72">
        <w:rPr>
          <w:lang w:val="en-US"/>
        </w:rPr>
        <w:lastRenderedPageBreak/>
        <w:t xml:space="preserve">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w:t>
      </w:r>
      <w:commentRangeStart w:id="14"/>
      <w:r w:rsidR="00BD2C72">
        <w:rPr>
          <w:lang w:val="en-US"/>
        </w:rPr>
        <w:t>Odense</w:t>
      </w:r>
      <w:commentRangeEnd w:id="14"/>
      <w:r w:rsidR="0016157C">
        <w:rPr>
          <w:rStyle w:val="CommentReference"/>
        </w:rPr>
        <w:commentReference w:id="14"/>
      </w:r>
      <w:r w:rsidR="00BD2C72">
        <w:rPr>
          <w:lang w:val="en-US"/>
        </w:rPr>
        <w:t xml:space="preserve">. </w:t>
      </w:r>
      <w:commentRangeStart w:id="15"/>
      <w:r w:rsidR="00BD2C72">
        <w:rPr>
          <w:lang w:val="en-US"/>
        </w:rPr>
        <w:t>In my opinion, the DTI-RT and DATF were</w:t>
      </w:r>
      <w:r w:rsidR="00297D2E">
        <w:rPr>
          <w:lang w:val="en-US"/>
        </w:rPr>
        <w:t xml:space="preserve"> two critical factors for the formulation of a strong robotic environment in the region of Southern Denmark</w:t>
      </w:r>
      <w:r w:rsidR="00D72B65">
        <w:rPr>
          <w:lang w:val="en-US"/>
        </w:rPr>
        <w:t xml:space="preserve">. </w:t>
      </w:r>
      <w:r w:rsidR="0016157C">
        <w:rPr>
          <w:lang w:val="en-US"/>
        </w:rPr>
        <w:t>As I will present later, t</w:t>
      </w:r>
      <w:r w:rsidR="00D72B65">
        <w:rPr>
          <w:lang w:val="en-US"/>
        </w:rPr>
        <w:t>hose two entities</w:t>
      </w:r>
      <w:r w:rsidR="00E14A62">
        <w:rPr>
          <w:lang w:val="en-US"/>
        </w:rPr>
        <w:t xml:space="preserve"> made capital</w:t>
      </w:r>
      <w:r w:rsidR="00D72B65">
        <w:rPr>
          <w:lang w:val="en-US"/>
        </w:rPr>
        <w:t xml:space="preserve"> and knowledge</w:t>
      </w:r>
      <w:r w:rsidR="00E14A62">
        <w:rPr>
          <w:lang w:val="en-US"/>
        </w:rPr>
        <w:t xml:space="preserve"> resources available for application-focused research projects</w:t>
      </w:r>
      <w:r w:rsidR="00D72B65">
        <w:rPr>
          <w:lang w:val="en-US"/>
        </w:rPr>
        <w:t xml:space="preserve"> related to robotics</w:t>
      </w:r>
      <w:r w:rsidR="00E14A62">
        <w:rPr>
          <w:lang w:val="en-US"/>
        </w:rPr>
        <w:t xml:space="preserve">. </w:t>
      </w:r>
      <w:r w:rsidR="0016157C">
        <w:rPr>
          <w:lang w:val="en-US"/>
        </w:rPr>
        <w:t>Also, t</w:t>
      </w:r>
      <w:r w:rsidR="00297D2E">
        <w:rPr>
          <w:lang w:val="en-US"/>
        </w:rPr>
        <w:t xml:space="preserve">hose projects enjoyed the participation </w:t>
      </w:r>
      <w:r w:rsidR="00E14A62">
        <w:rPr>
          <w:lang w:val="en-US"/>
        </w:rPr>
        <w:t>of government, university and industry actors fo</w:t>
      </w:r>
      <w:r w:rsidR="00D72B65">
        <w:rPr>
          <w:lang w:val="en-US"/>
        </w:rPr>
        <w:t>r developing robot technologies</w:t>
      </w:r>
      <w:r w:rsidR="00297D2E">
        <w:rPr>
          <w:lang w:val="en-US"/>
        </w:rPr>
        <w:t xml:space="preserve">. </w:t>
      </w:r>
      <w:commentRangeEnd w:id="15"/>
      <w:r w:rsidR="00F853EB">
        <w:rPr>
          <w:rStyle w:val="CommentReference"/>
        </w:rPr>
        <w:commentReference w:id="15"/>
      </w:r>
    </w:p>
    <w:p w14:paraId="31503EB4" w14:textId="5BE551B0"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xml:space="preserve">) Universal Robots (UR) to the US Corporation Teradyne for 285 million dollars in May </w:t>
      </w:r>
      <w:commentRangeStart w:id="16"/>
      <w:r w:rsidRPr="00297D2E">
        <w:rPr>
          <w:lang w:val="en-US"/>
        </w:rPr>
        <w:t>2015</w:t>
      </w:r>
      <w:commentRangeEnd w:id="16"/>
      <w:r w:rsidR="006E64CB">
        <w:rPr>
          <w:rStyle w:val="CommentReference"/>
        </w:rPr>
        <w:commentReference w:id="16"/>
      </w:r>
      <w:r w:rsidRPr="00297D2E">
        <w:rPr>
          <w:lang w:val="en-US"/>
        </w:rPr>
        <w:t xml:space="preserve">. </w:t>
      </w:r>
      <w:r w:rsidR="00D93074" w:rsidRPr="00D93074">
        <w:rPr>
          <w:lang w:val="en-US"/>
        </w:rPr>
        <w:t>Despite the fact that Odense thrives on a tradition with industrial Robots</w:t>
      </w:r>
      <w:r w:rsidR="00F853EB">
        <w:rPr>
          <w:lang w:val="en-US"/>
        </w:rPr>
        <w:t>,</w:t>
      </w:r>
      <w:r w:rsidR="00D93074" w:rsidRPr="00D93074">
        <w:rPr>
          <w:lang w:val="en-US"/>
        </w:rPr>
        <w:t xml:space="preserve"> the spectacular exit of Universal Robots helped the cluster to gain extra attention and</w:t>
      </w:r>
      <w:r w:rsidR="00F853EB">
        <w:rPr>
          <w:lang w:val="en-US"/>
        </w:rPr>
        <w:t xml:space="preserve"> revival of growth </w:t>
      </w:r>
      <w:commentRangeStart w:id="17"/>
      <w:r w:rsidR="00F853EB">
        <w:rPr>
          <w:lang w:val="en-US"/>
        </w:rPr>
        <w:t>potential</w:t>
      </w:r>
      <w:commentRangeEnd w:id="17"/>
      <w:r w:rsidR="00F853EB">
        <w:rPr>
          <w:rStyle w:val="CommentReference"/>
        </w:rPr>
        <w:commentReference w:id="17"/>
      </w:r>
      <w:r w:rsidR="006979E4">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w:t>
      </w:r>
      <w:commentRangeStart w:id="18"/>
      <w:r w:rsidR="00D93074" w:rsidRPr="00D93074">
        <w:rPr>
          <w:lang w:val="en-US"/>
        </w:rPr>
        <w:t>Innovation</w:t>
      </w:r>
      <w:commentRangeEnd w:id="18"/>
      <w:r w:rsidR="00F853EB">
        <w:rPr>
          <w:rStyle w:val="CommentReference"/>
        </w:rPr>
        <w:commentReference w:id="18"/>
      </w:r>
      <w:r w:rsidR="00D93074" w:rsidRPr="00D93074">
        <w:rPr>
          <w:lang w:val="en-US"/>
        </w:rPr>
        <w:t xml:space="preserve">. </w:t>
      </w:r>
    </w:p>
    <w:p w14:paraId="61663D95" w14:textId="5E8B4668"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 xml:space="preserve">ense Robotics cluster </w:t>
      </w:r>
      <w:commentRangeStart w:id="19"/>
      <w:r>
        <w:rPr>
          <w:lang w:val="en-US"/>
        </w:rPr>
        <w:t>branding</w:t>
      </w:r>
      <w:commentRangeEnd w:id="19"/>
      <w:r>
        <w:rPr>
          <w:rStyle w:val="CommentReference"/>
        </w:rPr>
        <w:commentReference w:id="19"/>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commentRangeStart w:id="20"/>
      <w:r w:rsidR="003A5839">
        <w:rPr>
          <w:lang w:val="en-US"/>
        </w:rPr>
        <w:t>organizations</w:t>
      </w:r>
      <w:commentRangeEnd w:id="20"/>
      <w:r w:rsidR="003A5839">
        <w:rPr>
          <w:rStyle w:val="CommentReference"/>
        </w:rPr>
        <w:commentReference w:id="20"/>
      </w:r>
      <w:r w:rsidR="003A5839">
        <w:rPr>
          <w:lang w:val="en-US"/>
        </w:rPr>
        <w:t>.</w:t>
      </w:r>
    </w:p>
    <w:p w14:paraId="18B488F9" w14:textId="5AA1245D" w:rsidR="00E84D34" w:rsidRDefault="00E84D34" w:rsidP="0032037E">
      <w:pPr>
        <w:spacing w:line="360" w:lineRule="auto"/>
        <w:rPr>
          <w:lang w:val="en-US"/>
        </w:rPr>
      </w:pPr>
      <w:r w:rsidRPr="00E84D34">
        <w:rPr>
          <w:lang w:val="en-US"/>
        </w:rPr>
        <w:t xml:space="preserve">This unique robot cluster offers ambitious technology for companies and prime conditions for growth in several areas, with particular strength in collaborative robots, drones, and food </w:t>
      </w:r>
      <w:commentRangeStart w:id="21"/>
      <w:r w:rsidRPr="00E84D34">
        <w:rPr>
          <w:lang w:val="en-US"/>
        </w:rPr>
        <w:t>automation</w:t>
      </w:r>
      <w:commentRangeEnd w:id="21"/>
      <w:r w:rsidR="003A5839">
        <w:rPr>
          <w:rStyle w:val="CommentReference"/>
        </w:rPr>
        <w:commentReference w:id="21"/>
      </w:r>
      <w:r w:rsidRPr="00E84D34">
        <w:rPr>
          <w:lang w:val="en-US"/>
        </w:rPr>
        <w:t xml:space="preserve">. </w:t>
      </w:r>
      <w:r w:rsidR="003A5839">
        <w:rPr>
          <w:lang w:val="en-US"/>
        </w:rPr>
        <w:t>The case of Odense Robotics shows that a</w:t>
      </w:r>
      <w:r w:rsidR="00F7381B" w:rsidRPr="00F7381B">
        <w:rPr>
          <w:lang w:val="en-US"/>
        </w:rPr>
        <w:t xml:space="preserve"> fertile ground for cooperation is </w:t>
      </w:r>
      <w:r w:rsidR="003A5839">
        <w:rPr>
          <w:lang w:val="en-US"/>
        </w:rPr>
        <w:t xml:space="preserve">developing </w:t>
      </w:r>
      <w:r w:rsidR="00F7381B" w:rsidRPr="00F7381B">
        <w:rPr>
          <w:lang w:val="en-US"/>
        </w:rPr>
        <w:t xml:space="preserve">around </w:t>
      </w:r>
      <w:r w:rsidR="003A5839" w:rsidRPr="00F7381B">
        <w:rPr>
          <w:lang w:val="en-US"/>
        </w:rPr>
        <w:t>Odense</w:t>
      </w:r>
      <w:r w:rsidR="003A5839">
        <w:rPr>
          <w:lang w:val="en-US"/>
        </w:rPr>
        <w:t xml:space="preserve"> that</w:t>
      </w:r>
      <w:r w:rsidR="00F7381B" w:rsidRPr="00F7381B">
        <w:rPr>
          <w:lang w:val="en-US"/>
        </w:rPr>
        <w:t xml:space="preserve"> may provide a considerable potential for </w:t>
      </w:r>
      <w:r w:rsidR="003A5839">
        <w:rPr>
          <w:lang w:val="en-US"/>
        </w:rPr>
        <w:t xml:space="preserve">the </w:t>
      </w:r>
      <w:r w:rsidR="00F7381B" w:rsidRPr="00F7381B">
        <w:rPr>
          <w:lang w:val="en-US"/>
        </w:rPr>
        <w:t>Danish economy in advanced industrial technology.</w:t>
      </w:r>
    </w:p>
    <w:p w14:paraId="1B31887C" w14:textId="564DB551"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w:t>
      </w:r>
      <w:r w:rsidRPr="00037311">
        <w:rPr>
          <w:lang w:val="en-US"/>
        </w:rPr>
        <w:lastRenderedPageBreak/>
        <w:t>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22" w:name="_Toc459977477"/>
      <w:r>
        <w:rPr>
          <w:lang w:val="en-US"/>
        </w:rPr>
        <w:t>1.2 Problem Indication</w:t>
      </w:r>
      <w:bookmarkEnd w:id="22"/>
      <w:r>
        <w:rPr>
          <w:lang w:val="en-US"/>
        </w:rPr>
        <w:t xml:space="preserve"> </w:t>
      </w:r>
    </w:p>
    <w:p w14:paraId="1E7C72F0" w14:textId="66E21B15" w:rsidR="005A7135" w:rsidRDefault="005A7135" w:rsidP="005A7135">
      <w:pPr>
        <w:spacing w:after="0"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71883623"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 xml:space="preserve">als (creating successful </w:t>
      </w:r>
      <w:commentRangeStart w:id="23"/>
      <w:r w:rsidR="00B2737E">
        <w:rPr>
          <w:lang w:val="en-US"/>
        </w:rPr>
        <w:t>firms</w:t>
      </w:r>
      <w:commentRangeEnd w:id="23"/>
      <w:r w:rsidR="00B2737E">
        <w:rPr>
          <w:rStyle w:val="CommentReference"/>
        </w:rPr>
        <w:commentReference w:id="23"/>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24" w:name="_Toc459977478"/>
      <w:r>
        <w:rPr>
          <w:lang w:val="en-US"/>
        </w:rPr>
        <w:t>1.3</w:t>
      </w:r>
      <w:r w:rsidR="00246213" w:rsidRPr="00246213">
        <w:rPr>
          <w:lang w:val="en-US"/>
        </w:rPr>
        <w:t xml:space="preserve"> </w:t>
      </w:r>
      <w:bookmarkEnd w:id="24"/>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t>Which frictions foster innovation in Odense Robotics cluster?</w:t>
      </w:r>
    </w:p>
    <w:p w14:paraId="5F3D41CD" w14:textId="346E919F" w:rsidR="00246213" w:rsidRDefault="00903508" w:rsidP="00246213">
      <w:pPr>
        <w:pStyle w:val="Heading1"/>
        <w:rPr>
          <w:lang w:val="en-US"/>
        </w:rPr>
      </w:pPr>
      <w:bookmarkStart w:id="25" w:name="_Toc459977479"/>
      <w:r>
        <w:rPr>
          <w:lang w:val="en-US"/>
        </w:rPr>
        <w:t>1.4</w:t>
      </w:r>
      <w:r w:rsidR="00246213" w:rsidRPr="00246213">
        <w:rPr>
          <w:lang w:val="en-US"/>
        </w:rPr>
        <w:t xml:space="preserve"> </w:t>
      </w:r>
      <w:bookmarkEnd w:id="25"/>
      <w:r w:rsidR="005E6113">
        <w:rPr>
          <w:lang w:val="en-US"/>
        </w:rPr>
        <w:t>Outline of the Theoretical Framework</w:t>
      </w:r>
    </w:p>
    <w:p w14:paraId="5EF6664C" w14:textId="77777777" w:rsidR="005E6113" w:rsidRDefault="00C8145D" w:rsidP="00E65367">
      <w:pPr>
        <w:spacing w:line="360" w:lineRule="auto"/>
        <w:rPr>
          <w:lang w:val="en-US"/>
        </w:rPr>
      </w:pPr>
      <w:r>
        <w:rPr>
          <w:lang w:val="en-US"/>
        </w:rPr>
        <w:t>The literature review of th</w:t>
      </w:r>
      <w:r w:rsidR="00D63463">
        <w:rPr>
          <w:lang w:val="en-US"/>
        </w:rPr>
        <w:t>e study will follow three pillars</w:t>
      </w:r>
      <w:r w:rsidR="005E6113">
        <w:rPr>
          <w:lang w:val="en-US"/>
        </w:rPr>
        <w:t xml:space="preserve">: environment, structure, </w:t>
      </w:r>
      <w:proofErr w:type="gramStart"/>
      <w:r w:rsidR="005E6113">
        <w:rPr>
          <w:lang w:val="en-US"/>
        </w:rPr>
        <w:t>frictions</w:t>
      </w:r>
      <w:proofErr w:type="gramEnd"/>
      <w:r>
        <w:rPr>
          <w:lang w:val="en-US"/>
        </w:rPr>
        <w:t>.</w:t>
      </w:r>
    </w:p>
    <w:p w14:paraId="1EBE4C74" w14:textId="1E7273DE" w:rsidR="005E6113" w:rsidRDefault="005E6113" w:rsidP="00E65367">
      <w:pPr>
        <w:spacing w:line="360" w:lineRule="auto"/>
        <w:rPr>
          <w:lang w:val="en-US"/>
        </w:rPr>
      </w:pPr>
      <w:r>
        <w:rPr>
          <w:lang w:val="en-US"/>
        </w:rPr>
        <w:t xml:space="preserve">In order to answer the first sub-question, I shall apply Porter’s diamond model and the innovation systems model. </w:t>
      </w:r>
      <w:r w:rsidR="00D635F2">
        <w:rPr>
          <w:lang w:val="en-US"/>
        </w:rPr>
        <w:t xml:space="preserve">Michael Porter developed the diamond model in 1990 and </w:t>
      </w:r>
      <w:r w:rsidR="00D635F2">
        <w:rPr>
          <w:lang w:val="en-US"/>
        </w:rPr>
        <w:lastRenderedPageBreak/>
        <w:t xml:space="preserve">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innovation systems as organized initiatives to promote </w:t>
      </w:r>
      <w:commentRangeStart w:id="26"/>
      <w:r w:rsidR="00D635F2" w:rsidRPr="00C8145D">
        <w:rPr>
          <w:lang w:val="en-US"/>
        </w:rPr>
        <w:t>innovations</w:t>
      </w:r>
      <w:commentRangeEnd w:id="26"/>
      <w:r w:rsidR="00D635F2">
        <w:rPr>
          <w:rStyle w:val="CommentReference"/>
        </w:rPr>
        <w:commentReference w:id="26"/>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w:t>
      </w:r>
      <w:proofErr w:type="spellStart"/>
      <w:r w:rsidR="00D635F2" w:rsidRPr="00E65367">
        <w:rPr>
          <w:rFonts w:ascii="Times New Roman" w:hAnsi="Times New Roman" w:cs="Times New Roman"/>
          <w:lang w:val="en-US"/>
        </w:rPr>
        <w:t>Edquist</w:t>
      </w:r>
      <w:proofErr w:type="spellEnd"/>
      <w:r w:rsidR="00D635F2" w:rsidRPr="00E65367">
        <w:rPr>
          <w:rFonts w:ascii="Times New Roman" w:hAnsi="Times New Roman" w:cs="Times New Roman"/>
          <w:lang w:val="en-US"/>
        </w:rPr>
        <w: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w:t>
      </w:r>
      <w:proofErr w:type="spellStart"/>
      <w:r w:rsidRPr="005350AF">
        <w:rPr>
          <w:rFonts w:ascii="Times New Roman" w:hAnsi="Times New Roman" w:cs="Times New Roman"/>
          <w:lang w:val="en-US"/>
        </w:rPr>
        <w:t>Leydesdorff</w:t>
      </w:r>
      <w:proofErr w:type="spellEnd"/>
      <w:r w:rsidRPr="005350AF">
        <w:rPr>
          <w:rFonts w:ascii="Times New Roman" w:hAnsi="Times New Roman" w:cs="Times New Roman"/>
          <w:lang w:val="en-US"/>
        </w:rPr>
        <w:t xml:space="preserve"> &amp; </w:t>
      </w:r>
      <w:proofErr w:type="spellStart"/>
      <w:r w:rsidRPr="005350AF">
        <w:rPr>
          <w:rFonts w:ascii="Times New Roman" w:hAnsi="Times New Roman" w:cs="Times New Roman"/>
          <w:lang w:val="en-US"/>
        </w:rPr>
        <w:t>Etzkowitz</w:t>
      </w:r>
      <w:proofErr w:type="spellEnd"/>
      <w:r w:rsidRPr="005350AF">
        <w:rPr>
          <w:rFonts w:ascii="Times New Roman" w:hAnsi="Times New Roman" w:cs="Times New Roman"/>
          <w:lang w:val="en-US"/>
        </w:rPr>
        <w:t>,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C124C4F" w14:textId="4C0AC0DA" w:rsidR="00C8145D" w:rsidRPr="00D635F2" w:rsidRDefault="00C8145D" w:rsidP="00E65367">
      <w:pPr>
        <w:spacing w:line="360" w:lineRule="auto"/>
        <w:rPr>
          <w:rFonts w:ascii="Times New Roman" w:eastAsia="Calibri" w:hAnsi="Times New Roman" w:cs="Times New Roman"/>
          <w:color w:val="FF0000"/>
          <w:lang w:val="en-US"/>
        </w:rPr>
      </w:pPr>
      <w:r w:rsidRPr="00D635F2">
        <w:rPr>
          <w:noProof/>
          <w:color w:val="FF0000"/>
          <w:lang w:val="en-US"/>
        </w:rPr>
        <w:t>Moreover</w:t>
      </w:r>
      <w:r w:rsidR="001D0580" w:rsidRPr="00D635F2">
        <w:rPr>
          <w:noProof/>
          <w:color w:val="FF0000"/>
          <w:lang w:val="en-US"/>
        </w:rPr>
        <w:t>,</w:t>
      </w:r>
      <w:r w:rsidRPr="00D635F2">
        <w:rPr>
          <w:color w:val="FF0000"/>
          <w:lang w:val="en-US"/>
        </w:rPr>
        <w:t xml:space="preserve"> the actors and characteristics of the </w:t>
      </w:r>
      <w:r w:rsidR="00947543" w:rsidRPr="00D635F2">
        <w:rPr>
          <w:color w:val="FF0000"/>
          <w:lang w:val="en-US"/>
        </w:rPr>
        <w:t xml:space="preserve">robotic cluster will be theoretically reviewed by </w:t>
      </w:r>
      <w:proofErr w:type="spellStart"/>
      <w:r w:rsidR="00947543" w:rsidRPr="00D635F2">
        <w:rPr>
          <w:rFonts w:ascii="Times New Roman" w:eastAsia="Calibri" w:hAnsi="Times New Roman" w:cs="Times New Roman"/>
          <w:color w:val="FF0000"/>
          <w:lang w:val="en-US"/>
        </w:rPr>
        <w:t>Andersson</w:t>
      </w:r>
      <w:proofErr w:type="spellEnd"/>
      <w:r w:rsidR="00947543" w:rsidRPr="00D635F2">
        <w:rPr>
          <w:rFonts w:ascii="Times New Roman" w:eastAsia="Calibri" w:hAnsi="Times New Roman" w:cs="Times New Roman"/>
          <w:color w:val="FF0000"/>
          <w:lang w:val="en-US"/>
        </w:rPr>
        <w:t xml:space="preserve"> et al., 2004 and </w:t>
      </w:r>
      <w:proofErr w:type="spellStart"/>
      <w:r w:rsidR="00947543" w:rsidRPr="00D635F2">
        <w:rPr>
          <w:rFonts w:ascii="Times New Roman" w:eastAsia="Calibri" w:hAnsi="Times New Roman" w:cs="Times New Roman"/>
          <w:color w:val="FF0000"/>
          <w:lang w:val="en-US"/>
        </w:rPr>
        <w:t>Sölvell</w:t>
      </w:r>
      <w:proofErr w:type="spellEnd"/>
      <w:r w:rsidR="00947543" w:rsidRPr="00D635F2">
        <w:rPr>
          <w:rFonts w:ascii="Times New Roman" w:eastAsia="Calibri" w:hAnsi="Times New Roman" w:cs="Times New Roman"/>
          <w:color w:val="FF0000"/>
          <w:lang w:val="en-US"/>
        </w:rPr>
        <w:t xml:space="preserve"> et al., 2003 that with their studies set a framework for cluster initiatives and structure.</w:t>
      </w:r>
    </w:p>
    <w:p w14:paraId="42CBE6A2" w14:textId="77777777" w:rsidR="00246213" w:rsidRDefault="00903508" w:rsidP="00E65367">
      <w:pPr>
        <w:pStyle w:val="Heading1"/>
        <w:rPr>
          <w:lang w:val="en-US"/>
        </w:rPr>
      </w:pPr>
      <w:bookmarkStart w:id="27" w:name="_Toc459977480"/>
      <w:r>
        <w:rPr>
          <w:lang w:val="en-US"/>
        </w:rPr>
        <w:t>1.5</w:t>
      </w:r>
      <w:r w:rsidR="00246213" w:rsidRPr="00246213">
        <w:rPr>
          <w:lang w:val="en-US"/>
        </w:rPr>
        <w:t xml:space="preserve"> Method</w:t>
      </w:r>
      <w:bookmarkStart w:id="28" w:name="_GoBack"/>
      <w:bookmarkEnd w:id="27"/>
      <w:bookmarkEnd w:id="28"/>
    </w:p>
    <w:p w14:paraId="235BB2D0" w14:textId="77777777" w:rsidR="007F7D31" w:rsidRPr="007F7D31" w:rsidRDefault="007F7D31" w:rsidP="007F7D31">
      <w:pPr>
        <w:rPr>
          <w:lang w:val="en-US"/>
        </w:rPr>
      </w:pPr>
      <w:r w:rsidRPr="007F7D31">
        <w:rPr>
          <w:lang w:val="en-US"/>
        </w:rPr>
        <w:t>RESEARCH METHODOLOGY: Inductive based a</w:t>
      </w:r>
      <w:r>
        <w:rPr>
          <w:lang w:val="en-US"/>
        </w:rPr>
        <w:t xml:space="preserve">pproach was used when trying to </w:t>
      </w:r>
      <w:r w:rsidRPr="007F7D31">
        <w:rPr>
          <w:lang w:val="en-US"/>
        </w:rPr>
        <w:t xml:space="preserve">investigate a cluster in </w:t>
      </w:r>
      <w:proofErr w:type="spellStart"/>
      <w:r w:rsidRPr="007F7D31">
        <w:rPr>
          <w:lang w:val="en-US"/>
        </w:rPr>
        <w:t>Halmstad</w:t>
      </w:r>
      <w:proofErr w:type="spellEnd"/>
      <w:r w:rsidRPr="007F7D31">
        <w:rPr>
          <w:lang w:val="en-US"/>
        </w:rPr>
        <w:t xml:space="preserve"> called “Innovative Logistic in</w:t>
      </w:r>
      <w:r>
        <w:rPr>
          <w:lang w:val="en-US"/>
        </w:rPr>
        <w:t xml:space="preserve"> </w:t>
      </w:r>
      <w:proofErr w:type="spellStart"/>
      <w:r>
        <w:rPr>
          <w:lang w:val="en-US"/>
        </w:rPr>
        <w:t>Halmstad</w:t>
      </w:r>
      <w:proofErr w:type="spellEnd"/>
      <w:r>
        <w:rPr>
          <w:lang w:val="en-US"/>
        </w:rPr>
        <w:t xml:space="preserve">”. The cluster is in </w:t>
      </w:r>
      <w:r w:rsidRPr="001D0580">
        <w:rPr>
          <w:noProof/>
          <w:lang w:val="en-US"/>
        </w:rPr>
        <w:t>a</w:t>
      </w:r>
      <w:r w:rsidR="001D0580">
        <w:rPr>
          <w:noProof/>
          <w:lang w:val="en-US"/>
        </w:rPr>
        <w:t>n</w:t>
      </w:r>
      <w:r w:rsidRPr="001D0580">
        <w:rPr>
          <w:noProof/>
          <w:lang w:val="en-US"/>
        </w:rPr>
        <w:t xml:space="preserve"> early</w:t>
      </w:r>
      <w:r w:rsidRPr="007F7D31">
        <w:rPr>
          <w:lang w:val="en-US"/>
        </w:rPr>
        <w:t xml:space="preserve"> stage at this moment. Data was collected through in</w:t>
      </w:r>
      <w:r>
        <w:rPr>
          <w:lang w:val="en-US"/>
        </w:rPr>
        <w:t xml:space="preserve">terviews and secondary data was </w:t>
      </w:r>
      <w:r w:rsidRPr="007F7D31">
        <w:rPr>
          <w:lang w:val="en-US"/>
        </w:rPr>
        <w:t>collected to complement our findings as well.</w:t>
      </w:r>
    </w:p>
    <w:p w14:paraId="0FE7A6DD" w14:textId="77777777" w:rsidR="00116AE9" w:rsidRPr="00116AE9" w:rsidRDefault="00116AE9" w:rsidP="00116AE9">
      <w:pPr>
        <w:spacing w:line="360" w:lineRule="auto"/>
        <w:rPr>
          <w:lang w:val="en-US"/>
        </w:rPr>
      </w:pPr>
      <w:r w:rsidRPr="00582198">
        <w:rPr>
          <w:rFonts w:ascii="Times New Roman" w:eastAsia="Calibri" w:hAnsi="Times New Roman" w:cs="Times New Roman"/>
          <w:lang w:val="en-US"/>
        </w:rPr>
        <w:t xml:space="preserve">The research behind this thesis can be described as qualitative sociological research and t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s that are of research interest</w:t>
      </w:r>
      <w:proofErr w:type="gramStart"/>
      <w:r w:rsidRPr="00116AE9">
        <w:rPr>
          <w:rFonts w:ascii="Times New Roman" w:eastAsia="Calibri" w:hAnsi="Times New Roman" w:cs="Times New Roman"/>
          <w:lang w:val="en-US"/>
        </w:rPr>
        <w:t>.(</w:t>
      </w:r>
      <w:proofErr w:type="spellStart"/>
      <w:proofErr w:type="gramEnd"/>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commentRangeStart w:id="29"/>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of social systems and networks, this sampling method delivers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commentRangeEnd w:id="29"/>
      <w:r w:rsidR="00DB0C51">
        <w:rPr>
          <w:rStyle w:val="CommentReference"/>
        </w:rPr>
        <w:commentReference w:id="29"/>
      </w:r>
    </w:p>
    <w:p w14:paraId="44F922D5" w14:textId="77777777" w:rsidR="00C50867" w:rsidRPr="00C50867" w:rsidRDefault="00903508" w:rsidP="00582198">
      <w:pPr>
        <w:pStyle w:val="Heading1"/>
        <w:rPr>
          <w:lang w:val="en-US"/>
        </w:rPr>
      </w:pPr>
      <w:bookmarkStart w:id="30" w:name="_Toc457211222"/>
      <w:bookmarkStart w:id="31" w:name="_Toc459977481"/>
      <w:r>
        <w:rPr>
          <w:lang w:val="en-US"/>
        </w:rPr>
        <w:lastRenderedPageBreak/>
        <w:t>1.6</w:t>
      </w:r>
      <w:r w:rsidR="00C50867" w:rsidRPr="00C50867">
        <w:rPr>
          <w:lang w:val="en-US"/>
        </w:rPr>
        <w:t xml:space="preserve"> Structure of the Report</w:t>
      </w:r>
      <w:bookmarkEnd w:id="30"/>
      <w:bookmarkEnd w:id="31"/>
    </w:p>
    <w:p w14:paraId="24BA2836" w14:textId="77777777" w:rsidR="00C50867"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proofErr w:type="gramStart"/>
      <w:r w:rsidRPr="00C50867">
        <w:rPr>
          <w:lang w:val="en-US"/>
        </w:rPr>
        <w:t>chapter which</w:t>
      </w:r>
      <w:proofErr w:type="gramEnd"/>
      <w:r w:rsidRPr="00C50867">
        <w:rPr>
          <w:lang w:val="en-US"/>
        </w:rPr>
        <w:t xml:space="preserve"> is introductory, in the second chapter which is the theoretical framework chapter, several theoretical aspects about clusters of innovation are analyzed that are used also for the analysis of the data. In the third chapter, the chapter of methodology, the methods of both collecting and analyzing data are explained, as well as how the design of the study fits for answering the research </w:t>
      </w:r>
      <w:r w:rsidR="00DB0C51" w:rsidRPr="00C50867">
        <w:rPr>
          <w:lang w:val="en-US"/>
        </w:rPr>
        <w:t>question</w:t>
      </w:r>
      <w:r w:rsidR="00DB0C51">
        <w:rPr>
          <w:lang w:val="en-US"/>
        </w:rPr>
        <w:t>s</w:t>
      </w:r>
      <w:r w:rsidR="00DB0C51" w:rsidRPr="00C50867">
        <w:rPr>
          <w:lang w:val="en-US"/>
        </w:rPr>
        <w:t xml:space="preserve">. </w:t>
      </w:r>
      <w:r w:rsidRPr="00C50867">
        <w:rPr>
          <w:lang w:val="en-US"/>
        </w:rPr>
        <w:t>In the fourth chapter, the analysis chapter, the methods that were used are combined to the relevant chosen theories in order to have a proper analysis of the data .In the fifth chapter, the discussion chapter, the topics that emerged from the analysis chapter are discussed. In the sixth chapter, the chapter of conclusion, it is connected back to this chapter (chapter of introduction) and the objective is to answer the research question. The sixth chapter also includes the limitations and the recommendations for future research of the study</w:t>
      </w:r>
      <w:r>
        <w:rPr>
          <w:lang w:val="en-US"/>
        </w:rPr>
        <w:t>.</w:t>
      </w:r>
    </w:p>
    <w:p w14:paraId="14A56980" w14:textId="77777777" w:rsidR="007E34CA" w:rsidRPr="008E42A9" w:rsidRDefault="00C50867" w:rsidP="007E34CA">
      <w:pPr>
        <w:pStyle w:val="Heading1"/>
        <w:rPr>
          <w:lang w:val="en-US"/>
        </w:rPr>
      </w:pPr>
      <w:bookmarkStart w:id="32" w:name="_Toc459977482"/>
      <w:r w:rsidRPr="008E42A9">
        <w:rPr>
          <w:lang w:val="en-US"/>
        </w:rPr>
        <w:t>Chapter 2: Theoretical Framework</w:t>
      </w:r>
      <w:bookmarkEnd w:id="32"/>
    </w:p>
    <w:p w14:paraId="28CD0AB9" w14:textId="77777777" w:rsidR="00496E39" w:rsidRPr="00496E39" w:rsidRDefault="00BF7716" w:rsidP="00075EB0">
      <w:pPr>
        <w:spacing w:line="360" w:lineRule="auto"/>
        <w:rPr>
          <w:lang w:val="en-US"/>
        </w:rPr>
      </w:pPr>
      <w:r>
        <w:rPr>
          <w:lang w:val="en-US"/>
        </w:rPr>
        <w:t>This chapter presents an overview of previous research that has been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p>
    <w:p w14:paraId="5D213006" w14:textId="77777777" w:rsidR="00C50867" w:rsidRDefault="00105C10" w:rsidP="00105C10">
      <w:pPr>
        <w:pStyle w:val="Heading1"/>
        <w:rPr>
          <w:lang w:val="en-US"/>
        </w:rPr>
      </w:pPr>
      <w:bookmarkStart w:id="33" w:name="_Toc459977483"/>
      <w:r>
        <w:rPr>
          <w:lang w:val="en-US"/>
        </w:rPr>
        <w:t>2.1</w:t>
      </w:r>
      <w:r w:rsidRPr="00105C10">
        <w:rPr>
          <w:lang w:val="en-US"/>
        </w:rPr>
        <w:t xml:space="preserve"> Porter’s Diamond model</w:t>
      </w:r>
      <w:bookmarkEnd w:id="33"/>
    </w:p>
    <w:p w14:paraId="5D3C47B2" w14:textId="77777777"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to innovate and stay </w:t>
      </w:r>
      <w:proofErr w:type="gramStart"/>
      <w:r w:rsidRPr="00105C10">
        <w:rPr>
          <w:rFonts w:ascii="Times New Roman" w:eastAsia="Calibri" w:hAnsi="Times New Roman" w:cs="Times New Roman"/>
          <w:lang w:val="en-US"/>
        </w:rPr>
        <w:t xml:space="preserve">competitive  </w:t>
      </w:r>
      <w:proofErr w:type="gramEnd"/>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t>
      </w:r>
      <w:r w:rsidRPr="00105C10">
        <w:rPr>
          <w:rFonts w:ascii="Times New Roman" w:eastAsia="Calibri" w:hAnsi="Times New Roman" w:cs="Times New Roman"/>
          <w:lang w:val="en-US"/>
        </w:rPr>
        <w:lastRenderedPageBreak/>
        <w:t xml:space="preserve">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Pr="00105C10">
        <w:rPr>
          <w:rFonts w:ascii="Calibri" w:eastAsia="Calibri" w:hAnsi="Calibri" w:cs="Times New Roman"/>
          <w:lang w:val="en-US"/>
        </w:rPr>
        <w:t xml:space="preserve"> </w:t>
      </w:r>
    </w:p>
    <w:p w14:paraId="052FA741" w14:textId="77777777" w:rsidR="00105C10" w:rsidRDefault="00496E39"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Michael </w:t>
      </w:r>
      <w:r w:rsidR="00105C10" w:rsidRPr="00105C10">
        <w:rPr>
          <w:rFonts w:ascii="Times New Roman" w:eastAsia="Calibri" w:hAnsi="Times New Roman" w:cs="Times New Roman"/>
          <w:lang w:val="en-US"/>
        </w:rPr>
        <w:t>Porter (1990</w:t>
      </w:r>
      <w:proofErr w:type="gramStart"/>
      <w:r w:rsidRPr="00105C10">
        <w:rPr>
          <w:rFonts w:ascii="Times New Roman" w:eastAsia="Calibri" w:hAnsi="Times New Roman" w:cs="Times New Roman"/>
          <w:lang w:val="en-US"/>
        </w:rPr>
        <w:t>)</w:t>
      </w:r>
      <w:r>
        <w:rPr>
          <w:rFonts w:ascii="Times New Roman" w:eastAsia="Calibri" w:hAnsi="Times New Roman" w:cs="Times New Roman"/>
          <w:lang w:val="en-US"/>
        </w:rPr>
        <w:t>,</w:t>
      </w:r>
      <w:proofErr w:type="gramEnd"/>
      <w:r w:rsidR="00105C10" w:rsidRPr="00105C10">
        <w:rPr>
          <w:rFonts w:ascii="Times New Roman" w:eastAsia="Calibri" w:hAnsi="Times New Roman" w:cs="Times New Roman"/>
          <w:lang w:val="en-US"/>
        </w:rPr>
        <w:t xml:space="preserve"> introduced the “diamond model” to explain industrial dynamics, consisting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496E39">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2</w:t>
      </w:r>
      <w:r>
        <w:fldChar w:fldCharType="end"/>
      </w:r>
      <w:r>
        <w:rPr>
          <w:lang w:val="en-US"/>
        </w:rPr>
        <w:t xml:space="preserve"> Porter's Diamond</w:t>
      </w:r>
    </w:p>
    <w:p w14:paraId="163F15F6"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 xml:space="preserve">Factor conditions,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r w:rsidR="00AB0892">
        <w:rPr>
          <w:rFonts w:ascii="Times New Roman" w:eastAsia="Calibri" w:hAnsi="Times New Roman" w:cs="Times New Roman"/>
          <w:lang w:val="en-US"/>
        </w:rPr>
        <w:t>According to Porter (1990), t</w:t>
      </w:r>
      <w:r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Pr="00105C10">
        <w:rPr>
          <w:rFonts w:ascii="Times New Roman" w:eastAsia="Calibri" w:hAnsi="Times New Roman" w:cs="Times New Roman"/>
          <w:lang w:val="en-US"/>
        </w:rPr>
        <w:t xml:space="preserve"> is not correlated with just the mere access to them. </w:t>
      </w:r>
    </w:p>
    <w:p w14:paraId="0D3A49C0" w14:textId="77777777" w:rsidR="00105C10" w:rsidRPr="00105C10" w:rsidRDefault="00DD69E1"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D</w:t>
      </w:r>
      <w:r w:rsidR="00105C10" w:rsidRPr="00105C10">
        <w:rPr>
          <w:rFonts w:ascii="Times New Roman" w:eastAsia="Calibri" w:hAnsi="Times New Roman" w:cs="Times New Roman"/>
          <w:lang w:val="en-US"/>
        </w:rPr>
        <w:t>emand conditions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DD69E1">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ophisticated clients will force companies to become more equipped to satisfy their needs. Also, each producer wants to serve a geographically extensive market from a single location as low transactional cost occur regarding to transportation and communication</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DD69E1">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The existence of nearby related and supporting industries eases the coord</w:t>
      </w:r>
      <w:r w:rsidR="00B8306B">
        <w:rPr>
          <w:rFonts w:ascii="Times New Roman" w:eastAsia="Calibri" w:hAnsi="Times New Roman" w:cs="Times New Roman"/>
          <w:lang w:val="en-US"/>
        </w:rPr>
        <w:t>ination of technology and labor</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In Silicon Valley, for example, the workforce is extremely mobile and knowledge flows relatively freely between competing firms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 E Porter, 1998)</w:t>
      </w:r>
      <w:r w:rsidR="00496E39">
        <w:rPr>
          <w:rFonts w:ascii="Times New Roman" w:eastAsia="Calibri" w:hAnsi="Times New Roman" w:cs="Times New Roman"/>
          <w:lang w:val="en-US"/>
        </w:rPr>
        <w:fldChar w:fldCharType="end"/>
      </w:r>
      <w:r w:rsidRPr="00105C10">
        <w:rPr>
          <w:rFonts w:ascii="Times New Roman" w:eastAsia="Calibri" w:hAnsi="Times New Roman" w:cs="Times New Roman"/>
          <w:lang w:val="en-US"/>
        </w:rPr>
        <w:t xml:space="preserve"> facilitating the use of </w:t>
      </w:r>
      <w:r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Pr="001D0580">
        <w:rPr>
          <w:rFonts w:ascii="Times New Roman" w:eastAsia="Calibri" w:hAnsi="Times New Roman" w:cs="Times New Roman"/>
          <w:noProof/>
          <w:lang w:val="en-US"/>
        </w:rPr>
        <w:t>quality</w:t>
      </w:r>
      <w:r w:rsidRPr="00105C10">
        <w:rPr>
          <w:rFonts w:ascii="Times New Roman" w:eastAsia="Calibri" w:hAnsi="Times New Roman" w:cs="Times New Roman"/>
          <w:lang w:val="en-US"/>
        </w:rPr>
        <w:t xml:space="preserve"> cost-effective inputs at the lowest possible transaction costs</w:t>
      </w:r>
      <w:commentRangeStart w:id="34"/>
      <w:r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commentRangeEnd w:id="34"/>
      <w:r w:rsidRPr="00105C10">
        <w:rPr>
          <w:sz w:val="16"/>
          <w:szCs w:val="16"/>
        </w:rPr>
        <w:commentReference w:id="34"/>
      </w:r>
    </w:p>
    <w:p w14:paraId="01381A98" w14:textId="77777777"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 xml:space="preserve">The </w:t>
      </w:r>
      <w:proofErr w:type="gramStart"/>
      <w:r w:rsidRPr="00105C10">
        <w:rPr>
          <w:rFonts w:ascii="Times New Roman" w:eastAsia="Calibri" w:hAnsi="Times New Roman" w:cs="Times New Roman"/>
          <w:lang w:val="en-US"/>
        </w:rPr>
        <w:t>firm’s strategy, structure and rivalry are influenced by the flexible environment of the firm</w:t>
      </w:r>
      <w:proofErr w:type="gramEnd"/>
      <w:r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direct</w:t>
      </w:r>
      <w:r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Pr="00105C10">
        <w:rPr>
          <w:rFonts w:ascii="Times New Roman" w:eastAsia="Calibri" w:hAnsi="Times New Roman" w:cs="Times New Roman"/>
          <w:lang w:val="en-US"/>
        </w:rPr>
        <w:t xml:space="preserve"> superior technologies, products and management practices to survi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xml:space="preserve">. </w:t>
      </w:r>
      <w:commentRangeStart w:id="35"/>
      <w:r w:rsidRPr="00105C10">
        <w:rPr>
          <w:rFonts w:ascii="Times New Roman" w:eastAsia="Calibri" w:hAnsi="Times New Roman" w:cs="Times New Roman"/>
          <w:lang w:val="en-US"/>
        </w:rPr>
        <w:t xml:space="preserve">A </w:t>
      </w:r>
      <w:proofErr w:type="gramStart"/>
      <w:r w:rsidRPr="00105C10">
        <w:rPr>
          <w:rFonts w:ascii="Times New Roman" w:eastAsia="Calibri" w:hAnsi="Times New Roman" w:cs="Times New Roman"/>
          <w:lang w:val="en-US"/>
        </w:rPr>
        <w:t>company which is forced to innovate and stay competitive</w:t>
      </w:r>
      <w:proofErr w:type="gramEnd"/>
      <w:r w:rsidRPr="00105C10">
        <w:rPr>
          <w:rFonts w:ascii="Times New Roman" w:eastAsia="Calibri" w:hAnsi="Times New Roman" w:cs="Times New Roman"/>
          <w:lang w:val="en-US"/>
        </w:rPr>
        <w:t xml:space="preserve"> is more likely to succeed also internationally. </w:t>
      </w:r>
      <w:commentRangeEnd w:id="35"/>
      <w:r w:rsidR="009819CB">
        <w:rPr>
          <w:rStyle w:val="CommentReference"/>
        </w:rPr>
        <w:commentReference w:id="35"/>
      </w:r>
    </w:p>
    <w:p w14:paraId="6060E580" w14:textId="77777777" w:rsidR="00105C10" w:rsidRPr="00105C10" w:rsidRDefault="00105C10" w:rsidP="00105C10">
      <w:pPr>
        <w:spacing w:line="360" w:lineRule="auto"/>
        <w:rPr>
          <w:rFonts w:ascii="Times New Roman" w:eastAsia="Calibri" w:hAnsi="Times New Roman" w:cs="Times New Roman"/>
          <w:lang w:val="en-US"/>
        </w:rPr>
      </w:pPr>
      <w:r w:rsidRPr="001D0580">
        <w:rPr>
          <w:rFonts w:ascii="Times New Roman" w:eastAsia="Calibri" w:hAnsi="Times New Roman" w:cs="Times New Roman"/>
          <w:noProof/>
          <w:lang w:val="en-US"/>
        </w:rPr>
        <w:t>Clearly</w:t>
      </w:r>
      <w:r w:rsidR="001D0580">
        <w:rPr>
          <w:rFonts w:ascii="Times New Roman" w:eastAsia="Calibri" w:hAnsi="Times New Roman" w:cs="Times New Roman"/>
          <w:noProof/>
          <w:lang w:val="en-US"/>
        </w:rPr>
        <w:t>, the</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government</w:t>
      </w:r>
      <w:r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On the other hand, chance events are occurrences that are outside of</w:t>
      </w:r>
      <w:r w:rsidR="001D0580">
        <w:rPr>
          <w:rFonts w:ascii="Times New Roman" w:eastAsia="Calibri" w:hAnsi="Times New Roman" w:cs="Times New Roman"/>
          <w:lang w:val="en-US"/>
        </w:rPr>
        <w:t xml:space="preserve"> the</w:t>
      </w:r>
      <w:r w:rsidRPr="00105C10">
        <w:rPr>
          <w:rFonts w:ascii="Times New Roman" w:eastAsia="Calibri" w:hAnsi="Times New Roman" w:cs="Times New Roman"/>
          <w:lang w:val="en-US"/>
        </w:rPr>
        <w:t xml:space="preserve"> </w:t>
      </w:r>
      <w:r w:rsidRPr="001D0580">
        <w:rPr>
          <w:rFonts w:ascii="Times New Roman" w:eastAsia="Calibri" w:hAnsi="Times New Roman" w:cs="Times New Roman"/>
          <w:noProof/>
          <w:lang w:val="en-US"/>
        </w:rPr>
        <w:t>control</w:t>
      </w:r>
      <w:r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Pr="00105C10">
        <w:rPr>
          <w:rFonts w:ascii="Times New Roman" w:eastAsia="Calibri" w:hAnsi="Times New Roman" w:cs="Times New Roman"/>
          <w:lang w:val="en-US"/>
        </w:rPr>
        <w:t>.</w:t>
      </w:r>
    </w:p>
    <w:p w14:paraId="005146C2" w14:textId="77777777" w:rsidR="00105C10" w:rsidRDefault="00105C10" w:rsidP="00105C10">
      <w:pPr>
        <w:spacing w:line="360" w:lineRule="auto"/>
        <w:rPr>
          <w:rFonts w:ascii="Times New Roman" w:eastAsia="Calibri" w:hAnsi="Times New Roman" w:cs="Times New Roman"/>
          <w:lang w:val="en-US"/>
        </w:rPr>
      </w:pPr>
      <w:commentRangeStart w:id="36"/>
      <w:r w:rsidRPr="00105C10">
        <w:rPr>
          <w:rFonts w:ascii="Times New Roman" w:eastAsia="Calibri" w:hAnsi="Times New Roman" w:cs="Times New Roman"/>
          <w:lang w:val="en-US"/>
        </w:rPr>
        <w:t xml:space="preserve">The diamond should be viewed as a system, where the performance on one factor influences the performance </w:t>
      </w:r>
      <w:r w:rsidRPr="001D0580">
        <w:rPr>
          <w:rFonts w:ascii="Times New Roman" w:eastAsia="Calibri" w:hAnsi="Times New Roman" w:cs="Times New Roman"/>
          <w:noProof/>
          <w:lang w:val="en-US"/>
        </w:rPr>
        <w:t>o</w:t>
      </w:r>
      <w:r w:rsidR="001D0580">
        <w:rPr>
          <w:rFonts w:ascii="Times New Roman" w:eastAsia="Calibri" w:hAnsi="Times New Roman" w:cs="Times New Roman"/>
          <w:noProof/>
          <w:lang w:val="en-US"/>
        </w:rPr>
        <w:t>f</w:t>
      </w:r>
      <w:r w:rsidRPr="00105C10">
        <w:rPr>
          <w:rFonts w:ascii="Times New Roman" w:eastAsia="Calibri" w:hAnsi="Times New Roman" w:cs="Times New Roman"/>
          <w:lang w:val="en-US"/>
        </w:rPr>
        <w:t xml:space="preserve"> others and the cumulative potential of the cluster. The various factors have different relative significance in different industries, but the main case is still that all factors need to be at a high level in order for the cluster as a system to be at a high level, as the factors reinforce each other.</w:t>
      </w:r>
      <w:commentRangeEnd w:id="36"/>
      <w:r w:rsidR="0077366C">
        <w:rPr>
          <w:rStyle w:val="CommentReference"/>
        </w:rPr>
        <w:commentReference w:id="36"/>
      </w:r>
    </w:p>
    <w:p w14:paraId="49142497" w14:textId="77777777" w:rsidR="007237EE" w:rsidRPr="00105C10"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 those nations</w:t>
      </w:r>
      <w:r>
        <w:rPr>
          <w:rFonts w:ascii="Times New Roman" w:eastAsia="Calibri" w:hAnsi="Times New Roman" w:cs="Times New Roman"/>
          <w:lang w:val="en-US"/>
        </w:rPr>
        <w:t xml:space="preserve"> compete</w:t>
      </w:r>
      <w:r w:rsidRPr="00105C10">
        <w:rPr>
          <w:rFonts w:ascii="Times New Roman" w:eastAsia="Calibri" w:hAnsi="Times New Roman" w:cs="Times New Roman"/>
          <w:lang w:val="en-US"/>
        </w:rPr>
        <w:t xml:space="preserve"> and concludes that competitors in many internationally successful industries, and often entire clusters of </w:t>
      </w:r>
      <w:r w:rsidRPr="00105C10">
        <w:rPr>
          <w:rFonts w:ascii="Times New Roman" w:eastAsia="Calibri" w:hAnsi="Times New Roman" w:cs="Times New Roman"/>
          <w:lang w:val="en-US"/>
        </w:rPr>
        <w:lastRenderedPageBreak/>
        <w:t xml:space="preserve">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p>
    <w:p w14:paraId="24CCA3D4" w14:textId="77777777" w:rsidR="00105C10" w:rsidRDefault="00105C10" w:rsidP="00105C10">
      <w:pPr>
        <w:pStyle w:val="Heading1"/>
        <w:rPr>
          <w:lang w:val="en-US"/>
        </w:rPr>
      </w:pPr>
      <w:bookmarkStart w:id="37" w:name="_Toc459977484"/>
      <w:r>
        <w:rPr>
          <w:lang w:val="en-US"/>
        </w:rPr>
        <w:t>2.2 Innovation Systems</w:t>
      </w:r>
      <w:bookmarkEnd w:id="37"/>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77777777"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B14744">
        <w:rPr>
          <w:lang w:val="en-US"/>
        </w:rPr>
        <w:t xml:space="preserve"> to</w:t>
      </w:r>
      <w:r w:rsidR="00B14744" w:rsidRPr="00B14744">
        <w:rPr>
          <w:lang w:val="en-US"/>
        </w:rPr>
        <w:t xml:space="preserve"> realiz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term economic growth and defines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1E67D102" w14:textId="77777777" w:rsidR="00105C10" w:rsidRDefault="00105C10" w:rsidP="00105C10">
      <w:pPr>
        <w:spacing w:line="360" w:lineRule="auto"/>
        <w:rPr>
          <w:lang w:val="en-US"/>
        </w:rPr>
      </w:pPr>
      <w:commentRangeStart w:id="38"/>
      <w:r w:rsidRPr="00105C10">
        <w:rPr>
          <w:lang w:val="en-US"/>
        </w:rPr>
        <w:t>There is a fundamental shift in how companies generate new ideas and bring t</w:t>
      </w:r>
      <w:r w:rsidR="0077366C">
        <w:rPr>
          <w:lang w:val="en-US"/>
        </w:rPr>
        <w:t xml:space="preserve">hem to </w:t>
      </w:r>
      <w:proofErr w:type="gramStart"/>
      <w:r w:rsidR="0077366C">
        <w:rPr>
          <w:lang w:val="en-US"/>
        </w:rPr>
        <w:t xml:space="preserve">market </w:t>
      </w:r>
      <w:r w:rsidRPr="00105C10">
        <w:rPr>
          <w:lang w:val="en-US"/>
        </w:rPr>
        <w:t xml:space="preserve"> as</w:t>
      </w:r>
      <w:proofErr w:type="gramEnd"/>
      <w:r w:rsidRPr="00105C10">
        <w:rPr>
          <w:lang w:val="en-US"/>
        </w:rPr>
        <w:t xml:space="preserve"> they are becoming more open to their environment and innovation can move inside out of the boun</w:t>
      </w:r>
      <w:r w:rsidR="001D0580">
        <w:rPr>
          <w:lang w:val="en-US"/>
        </w:rPr>
        <w:t>daries of the firm</w:t>
      </w:r>
      <w:r w:rsidRPr="00105C10">
        <w:rPr>
          <w:lang w:val="en-US"/>
        </w:rPr>
        <w:t xml:space="preserve"> </w:t>
      </w:r>
      <w:r w:rsidR="001D0580">
        <w:rPr>
          <w:lang w:val="en-US"/>
        </w:rPr>
        <w:fldChar w:fldCharType="begin"/>
      </w:r>
      <w:r w:rsidR="001D0580">
        <w:rPr>
          <w:lang w:val="en-US"/>
        </w:rPr>
        <w:instrText xml:space="preserve"> ADDIN ZOTERO_ITEM CSL_CITATION {"citationID":"e9sjakm69","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Chesbrough, 2003)</w:t>
      </w:r>
      <w:r w:rsidR="001D0580">
        <w:rPr>
          <w:lang w:val="en-US"/>
        </w:rPr>
        <w:fldChar w:fldCharType="end"/>
      </w:r>
      <w:r w:rsidR="001D0580">
        <w:rPr>
          <w:lang w:val="en-US"/>
        </w:rPr>
        <w:t xml:space="preserve">. </w:t>
      </w:r>
      <w:r w:rsidRPr="00105C10">
        <w:rPr>
          <w:lang w:val="en-US"/>
        </w:rPr>
        <w:t>The open innovation model depends on the knowledge and the belief that ideas must be used with</w:t>
      </w:r>
      <w:r w:rsidR="001D0580">
        <w:rPr>
          <w:lang w:val="en-US"/>
        </w:rPr>
        <w:t xml:space="preserve"> an</w:t>
      </w:r>
      <w:r w:rsidRPr="00105C10">
        <w:rPr>
          <w:lang w:val="en-US"/>
        </w:rPr>
        <w:t xml:space="preserve"> </w:t>
      </w:r>
      <w:r w:rsidRPr="001D0580">
        <w:rPr>
          <w:noProof/>
          <w:lang w:val="en-US"/>
        </w:rPr>
        <w:t>alacrity</w:t>
      </w:r>
      <w:r w:rsidRPr="00105C10">
        <w:rPr>
          <w:lang w:val="en-US"/>
        </w:rPr>
        <w:t xml:space="preserve"> not to be wasted </w:t>
      </w:r>
      <w:r w:rsidR="00B14744">
        <w:rPr>
          <w:lang w:val="en-US"/>
        </w:rPr>
        <w:fldChar w:fldCharType="begin"/>
      </w:r>
      <w:r w:rsidR="00B14744">
        <w:rPr>
          <w:lang w:val="en-US"/>
        </w:rPr>
        <w:instrText xml:space="preserve"> ADDIN ZOTERO_ITEM CSL_CITATION {"citationID":"2jr62iija6","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Chesbrough, 2003)</w:t>
      </w:r>
      <w:r w:rsidR="00B14744">
        <w:rPr>
          <w:lang w:val="en-US"/>
        </w:rPr>
        <w:fldChar w:fldCharType="end"/>
      </w:r>
      <w:r w:rsidR="00B14744">
        <w:rPr>
          <w:lang w:val="en-US"/>
        </w:rPr>
        <w:t>.</w:t>
      </w:r>
      <w:r>
        <w:rPr>
          <w:lang w:val="en-US"/>
        </w:rPr>
        <w:t xml:space="preserve"> </w:t>
      </w:r>
      <w:commentRangeEnd w:id="38"/>
      <w:r w:rsidR="001D0580">
        <w:rPr>
          <w:rStyle w:val="CommentReference"/>
        </w:rPr>
        <w:commentReference w:id="38"/>
      </w:r>
    </w:p>
    <w:p w14:paraId="0FCA0243" w14:textId="77777777" w:rsidR="00105C10" w:rsidRPr="00105C10" w:rsidRDefault="00105C10" w:rsidP="00105C10">
      <w:pPr>
        <w:spacing w:line="360" w:lineRule="auto"/>
        <w:rPr>
          <w:lang w:val="en-US"/>
        </w:rPr>
      </w:pPr>
      <w:r w:rsidRPr="00105C10">
        <w:rPr>
          <w:lang w:val="en-US"/>
        </w:rPr>
        <w:t xml:space="preserve">Despite the </w:t>
      </w:r>
      <w:r w:rsidRPr="001D0580">
        <w:rPr>
          <w:noProof/>
          <w:lang w:val="en-US"/>
        </w:rPr>
        <w:t>fact</w:t>
      </w:r>
      <w:r w:rsidR="001D0580">
        <w:rPr>
          <w:noProof/>
          <w:lang w:val="en-US"/>
        </w:rPr>
        <w:t>,</w:t>
      </w:r>
      <w:r w:rsidRPr="00105C10">
        <w:rPr>
          <w:lang w:val="en-US"/>
        </w:rPr>
        <w:t xml:space="preserve"> that is connected to</w:t>
      </w:r>
      <w:r w:rsidR="001D0580">
        <w:rPr>
          <w:lang w:val="en-US"/>
        </w:rPr>
        <w:t xml:space="preserve"> the</w:t>
      </w:r>
      <w:r w:rsidRPr="00105C10">
        <w:rPr>
          <w:lang w:val="en-US"/>
        </w:rPr>
        <w:t xml:space="preserve"> </w:t>
      </w:r>
      <w:r w:rsidRPr="001D0580">
        <w:rPr>
          <w:noProof/>
          <w:lang w:val="en-US"/>
        </w:rPr>
        <w:t>invention</w:t>
      </w:r>
      <w:r w:rsidRPr="00105C10">
        <w:rPr>
          <w:lang w:val="en-US"/>
        </w:rPr>
        <w:t xml:space="preserve"> and an invention </w:t>
      </w:r>
      <w:r w:rsidR="0077366C" w:rsidRPr="00105C10">
        <w:rPr>
          <w:lang w:val="en-US"/>
        </w:rPr>
        <w:t>need</w:t>
      </w:r>
      <w:r w:rsidR="0077366C">
        <w:rPr>
          <w:lang w:val="en-US"/>
        </w:rPr>
        <w:t xml:space="preserve">s </w:t>
      </w:r>
      <w:r w:rsidR="0077366C" w:rsidRPr="00105C10">
        <w:rPr>
          <w:lang w:val="en-US"/>
        </w:rPr>
        <w:t>innovation</w:t>
      </w:r>
      <w:r w:rsidRPr="00105C10">
        <w:rPr>
          <w:lang w:val="en-US"/>
        </w:rPr>
        <w:t xml:space="preserve"> to occur, the invention is the process of creating something new that never existed before</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Pr="00105C10">
        <w:rPr>
          <w:lang w:val="en-US"/>
        </w:rPr>
        <w:t xml:space="preserve"> and innovations need not necessarily be any inventions </w:t>
      </w:r>
      <w:r w:rsidR="0077366C">
        <w:rPr>
          <w:lang w:val="en-US"/>
        </w:rPr>
        <w:t>at all</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There are many other factors that derived from innovation and others that foster it. Not only the connection with economic development and growth</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Pr="00105C10">
        <w:rPr>
          <w:lang w:val="en-US"/>
        </w:rPr>
        <w:t>but also with concepts such as creativity</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sidR="00B14744">
        <w:rPr>
          <w:lang w:val="en-US"/>
        </w:rPr>
        <w:t xml:space="preserve"> </w:t>
      </w:r>
      <w:r w:rsidRPr="00105C10">
        <w:rPr>
          <w:lang w:val="en-US"/>
        </w:rPr>
        <w:t>, design as decision-making process by which information (an idea) is transformed into an outcome, be it tangible (product) or intangible (service)</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k, 2011, p. 17)</w:t>
      </w:r>
      <w:r w:rsidR="00B14744">
        <w:rPr>
          <w:lang w:val="en-US"/>
        </w:rPr>
        <w:fldChar w:fldCharType="end"/>
      </w:r>
      <w:r w:rsidR="00B14744">
        <w:rPr>
          <w:lang w:val="en-US"/>
        </w:rPr>
        <w:t xml:space="preserve">. </w:t>
      </w:r>
    </w:p>
    <w:p w14:paraId="53C57139" w14:textId="77777777" w:rsidR="00105C10" w:rsidRPr="00105C10" w:rsidRDefault="00105C10" w:rsidP="00105C10">
      <w:pPr>
        <w:spacing w:line="360" w:lineRule="auto"/>
        <w:rPr>
          <w:lang w:val="en-US"/>
        </w:rPr>
      </w:pPr>
      <w:commentRangeStart w:id="39"/>
      <w:r w:rsidRPr="00105C10">
        <w:rPr>
          <w:lang w:val="en-US"/>
        </w:rPr>
        <w:t>Geographical clustering does not automatically lead to improved performance</w:t>
      </w:r>
      <w:r w:rsidR="00B14744">
        <w:rPr>
          <w:lang w:val="en-US"/>
        </w:rPr>
        <w:fldChar w:fldCharType="begin"/>
      </w:r>
      <w:r w:rsidR="00B14744">
        <w:rPr>
          <w:lang w:val="en-US"/>
        </w:rPr>
        <w:instrText xml:space="preserve"> ADDIN ZOTERO_ITEM CSL_CITATION {"citationID":"fqk6mn4jl","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Tracey, Heide, &amp; Bell, 2014)</w:t>
      </w:r>
      <w:r w:rsidR="00B14744">
        <w:rPr>
          <w:lang w:val="en-US"/>
        </w:rPr>
        <w:fldChar w:fldCharType="end"/>
      </w:r>
      <w:r w:rsidRPr="00105C10">
        <w:rPr>
          <w:lang w:val="en-US"/>
        </w:rPr>
        <w:t xml:space="preserve"> but the open innovation environment </w:t>
      </w:r>
      <w:r w:rsidR="0084654E">
        <w:rPr>
          <w:lang w:val="en-US"/>
        </w:rPr>
        <w:fldChar w:fldCharType="begin"/>
      </w:r>
      <w:r w:rsidR="0084654E">
        <w:rPr>
          <w:lang w:val="en-US"/>
        </w:rPr>
        <w:instrText xml:space="preserve"> ADDIN ZOTERO_ITEM CSL_CITATION {"citationID":"2at8s32pe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hesbrough, 2003)</w:t>
      </w:r>
      <w:r w:rsidR="0084654E">
        <w:rPr>
          <w:lang w:val="en-US"/>
        </w:rPr>
        <w:fldChar w:fldCharType="end"/>
      </w:r>
      <w:r w:rsidRPr="00105C10">
        <w:rPr>
          <w:lang w:val="en-US"/>
        </w:rPr>
        <w:t xml:space="preserve"> and the ‘Connect and develop’ </w:t>
      </w:r>
      <w:r w:rsidR="0077366C">
        <w:rPr>
          <w:lang w:val="en-US"/>
        </w:rPr>
        <w:t>principle</w:t>
      </w:r>
      <w:r w:rsidR="0084654E">
        <w:rPr>
          <w:lang w:val="en-US"/>
        </w:rPr>
        <w:t xml:space="preserve"> </w:t>
      </w:r>
      <w:r w:rsidR="0084654E">
        <w:rPr>
          <w:lang w:val="en-US"/>
        </w:rPr>
        <w:fldChar w:fldCharType="begin"/>
      </w:r>
      <w:r w:rsidR="0084654E">
        <w:rPr>
          <w:lang w:val="en-US"/>
        </w:rPr>
        <w:instrText xml:space="preserve"> ADDIN ZOTERO_ITEM CSL_CITATION {"citationID":"1au06tosri","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Julia Connell, Anton Kriz, &amp; Michael Thorpe, 2014)</w:t>
      </w:r>
      <w:r w:rsidR="0084654E">
        <w:rPr>
          <w:lang w:val="en-US"/>
        </w:rPr>
        <w:fldChar w:fldCharType="end"/>
      </w:r>
      <w:r w:rsidR="0084654E">
        <w:rPr>
          <w:lang w:val="en-US"/>
        </w:rPr>
        <w:t xml:space="preserve"> </w:t>
      </w:r>
      <w:r w:rsidRPr="00105C10">
        <w:rPr>
          <w:lang w:val="en-US"/>
        </w:rPr>
        <w:t xml:space="preserve">reinforces cluster advantages. Cluster participation offers many potential advantages in innovation and </w:t>
      </w:r>
      <w:r w:rsidRPr="00105C10">
        <w:rPr>
          <w:lang w:val="en-US"/>
        </w:rPr>
        <w:lastRenderedPageBreak/>
        <w:t>upgrading compared to an isolated location as firms in clusters can rapidly perceive new buyer needs, new technological, operating, or delivery possibilities</w:t>
      </w:r>
      <w:r w:rsidR="0084654E">
        <w:rPr>
          <w:lang w:val="en-US"/>
        </w:rPr>
        <w:fldChar w:fldCharType="begin"/>
      </w:r>
      <w:r w:rsidR="0084654E">
        <w:rPr>
          <w:lang w:val="en-US"/>
        </w:rPr>
        <w:instrText xml:space="preserve"> ADDIN ZOTERO_ITEM CSL_CITATION {"citationID":"kgj91u1cc","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ichael E. Porter, 2000)</w:t>
      </w:r>
      <w:r w:rsidR="0084654E">
        <w:rPr>
          <w:lang w:val="en-US"/>
        </w:rPr>
        <w:fldChar w:fldCharType="end"/>
      </w:r>
      <w:r w:rsidR="0084654E">
        <w:rPr>
          <w:lang w:val="en-US"/>
        </w:rPr>
        <w:t xml:space="preserve">. </w:t>
      </w:r>
      <w:r w:rsidRPr="00105C10">
        <w:rPr>
          <w:lang w:val="en-US"/>
        </w:rPr>
        <w:t xml:space="preserve"> </w:t>
      </w:r>
      <w:commentRangeEnd w:id="39"/>
      <w:r w:rsidR="001D0580">
        <w:rPr>
          <w:rStyle w:val="CommentReference"/>
        </w:rPr>
        <w:commentReference w:id="39"/>
      </w:r>
    </w:p>
    <w:p w14:paraId="589569FA" w14:textId="77777777" w:rsidR="00105C10" w:rsidRDefault="00105C10" w:rsidP="00105C10">
      <w:pPr>
        <w:spacing w:line="360" w:lineRule="auto"/>
        <w:rPr>
          <w:lang w:val="en-US"/>
        </w:rPr>
      </w:pPr>
      <w:commentRangeStart w:id="40"/>
      <w:r w:rsidRPr="00105C10">
        <w:rPr>
          <w:lang w:val="en-US"/>
        </w:rPr>
        <w:t xml:space="preserve">The analysis of clusters is closely related to the analysis of innovation systems. The concept of the innovation system stresses that the flow of technology and information among people, enterprises and institutions is key to an innovative process. It contains the interaction between the actors who are needed in order to turn an idea into a process, product or service on the market. There are Different types of Innovation Systems regarding to the extent that the scope of the policy is adopted as national, regional and </w:t>
      </w:r>
      <w:proofErr w:type="spellStart"/>
      <w:r w:rsidRPr="00105C10">
        <w:rPr>
          <w:lang w:val="en-US"/>
        </w:rPr>
        <w:t>sectoral</w:t>
      </w:r>
      <w:proofErr w:type="spellEnd"/>
      <w:r w:rsidRPr="00105C10">
        <w:rPr>
          <w:lang w:val="en-US"/>
        </w:rPr>
        <w:t xml:space="preserve"> systems exist.</w:t>
      </w:r>
      <w:commentRangeEnd w:id="40"/>
      <w:r w:rsidR="00FD48A6">
        <w:rPr>
          <w:rStyle w:val="CommentReference"/>
        </w:rPr>
        <w:commentReference w:id="40"/>
      </w:r>
    </w:p>
    <w:p w14:paraId="770F8697" w14:textId="77777777" w:rsidR="00105C10" w:rsidRPr="004B121B" w:rsidRDefault="00603671" w:rsidP="004B121B">
      <w:pPr>
        <w:rPr>
          <w:b/>
          <w:lang w:val="en-US"/>
        </w:rPr>
      </w:pPr>
      <w:r w:rsidRPr="004B121B">
        <w:rPr>
          <w:b/>
          <w:lang w:val="en-US"/>
        </w:rPr>
        <w:t xml:space="preserve">2.2.2 </w:t>
      </w:r>
      <w:r w:rsidR="00105C10" w:rsidRPr="004B121B">
        <w:rPr>
          <w:b/>
          <w:lang w:val="en-US"/>
        </w:rPr>
        <w:t>Innovation Systems</w:t>
      </w:r>
    </w:p>
    <w:p w14:paraId="29AB48D7" w14:textId="77777777"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enture capital organizations and public innovation policy agencies and institutions as patent laws and norm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77777777" w:rsidR="001D0580" w:rsidRDefault="00FD48A6" w:rsidP="00105C10">
      <w:pPr>
        <w:spacing w:line="360" w:lineRule="auto"/>
        <w:rPr>
          <w:lang w:val="en-US"/>
        </w:rPr>
      </w:pPr>
      <w:r w:rsidRPr="00FD48A6">
        <w:rPr>
          <w:lang w:val="en-US"/>
        </w:rPr>
        <w:t xml:space="preserve">The </w:t>
      </w:r>
      <w:r w:rsidR="001D0580">
        <w:rPr>
          <w:lang w:val="en-US"/>
        </w:rPr>
        <w:t xml:space="preserve">National Innovation </w:t>
      </w:r>
      <w:r w:rsidR="001D0580" w:rsidRPr="001D0580">
        <w:rPr>
          <w:noProof/>
          <w:lang w:val="en-US"/>
        </w:rPr>
        <w:t>Sys</w:t>
      </w:r>
      <w:r w:rsidR="001D0580">
        <w:rPr>
          <w:noProof/>
          <w:lang w:val="en-US"/>
        </w:rPr>
        <w:t>t</w:t>
      </w:r>
      <w:r w:rsidR="001D0580" w:rsidRPr="001D0580">
        <w:rPr>
          <w:noProof/>
          <w:lang w:val="en-US"/>
        </w:rPr>
        <w: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commentRangeStart w:id="41"/>
      <w:proofErr w:type="gramStart"/>
      <w:r w:rsidRPr="00FD48A6">
        <w:rPr>
          <w:lang w:val="en-US"/>
        </w:rPr>
        <w:t>The involvement of the public sector is recognized both directly with universities and government laboratories but also indirectly by creating incentive structures, education and training systems</w:t>
      </w:r>
      <w:proofErr w:type="gramEnd"/>
      <w:r w:rsidRPr="00FD48A6">
        <w:rPr>
          <w:lang w:val="en-US"/>
        </w:rPr>
        <w:t xml:space="preserve">, and promoting exports through monetary, and trade policy packages. </w:t>
      </w:r>
      <w:commentRangeEnd w:id="41"/>
      <w:r>
        <w:rPr>
          <w:rStyle w:val="CommentReference"/>
        </w:rPr>
        <w:commentReference w:id="41"/>
      </w:r>
    </w:p>
    <w:p w14:paraId="0D105DBB" w14:textId="77777777" w:rsidR="0084654E" w:rsidRDefault="00FD48A6" w:rsidP="00105C10">
      <w:pPr>
        <w:spacing w:line="360" w:lineRule="auto"/>
        <w:rPr>
          <w:lang w:val="en-US"/>
        </w:rPr>
      </w:pPr>
      <w:proofErr w:type="spellStart"/>
      <w:r w:rsidRPr="00FD48A6">
        <w:rPr>
          <w:lang w:val="en-US"/>
        </w:rPr>
        <w:t>Edquist</w:t>
      </w:r>
      <w:proofErr w:type="spellEnd"/>
      <w:r w:rsidRPr="00FD48A6">
        <w:rPr>
          <w:lang w:val="en-US"/>
        </w:rPr>
        <w:t xml:space="preserve"> (2001) points out that within a country there are huge differences regarding its economic structure, institutional set-ups, R&amp;D bases and innovation performance.</w:t>
      </w:r>
      <w:r w:rsidR="001D0580">
        <w:rPr>
          <w:lang w:val="en-US"/>
        </w:rPr>
        <w:t xml:space="preserve"> </w:t>
      </w:r>
      <w:r w:rsidR="00105C10" w:rsidRPr="00105C10">
        <w:rPr>
          <w:lang w:val="en-US"/>
        </w:rPr>
        <w:t xml:space="preserve">The concept of Regional Innovation Systems (RIS) follows the broader phenomenon of ‘National innovation Systems’ (NIS) introduced by </w:t>
      </w:r>
      <w:proofErr w:type="spellStart"/>
      <w:r w:rsidR="00105C10" w:rsidRPr="00105C10">
        <w:rPr>
          <w:lang w:val="en-US"/>
        </w:rPr>
        <w:t>Lundvall</w:t>
      </w:r>
      <w:proofErr w:type="spellEnd"/>
      <w:r w:rsidR="00105C10" w:rsidRPr="00105C10">
        <w:rPr>
          <w:lang w:val="en-US"/>
        </w:rPr>
        <w:t xml:space="preserve"> (1992</w:t>
      </w:r>
      <w:r w:rsidR="001D0580">
        <w:rPr>
          <w:lang w:val="en-US"/>
        </w:rPr>
        <w:t xml:space="preserve">), </w:t>
      </w:r>
      <w:r w:rsidR="00105C10" w:rsidRPr="00105C10">
        <w:rPr>
          <w:lang w:val="en-US"/>
        </w:rPr>
        <w:t>which contains a broad range of analysis fields as a collective system with different actors and entities involved. 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105C10" w:rsidRPr="00105C10">
        <w:rPr>
          <w:lang w:val="en-US"/>
        </w:rPr>
        <w:t>on ‘National Innovation Systems’ to the regional scale and developed the concept of ‘Regional Innovation System (RIS)’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00105C10" w:rsidRPr="00105C10">
        <w:rPr>
          <w:lang w:val="en-US"/>
        </w:rPr>
        <w:t xml:space="preserve">. In this context, </w:t>
      </w:r>
      <w:proofErr w:type="spellStart"/>
      <w:r w:rsidR="00105C10" w:rsidRPr="00105C10">
        <w:rPr>
          <w:lang w:val="en-US"/>
        </w:rPr>
        <w:t>Doloreux</w:t>
      </w:r>
      <w:proofErr w:type="spellEnd"/>
      <w:r w:rsidR="00105C10" w:rsidRPr="00105C10">
        <w:rPr>
          <w:lang w:val="en-US"/>
        </w:rPr>
        <w:t xml:space="preserve"> and </w:t>
      </w:r>
      <w:proofErr w:type="spellStart"/>
      <w:r w:rsidR="00105C10" w:rsidRPr="00105C10">
        <w:rPr>
          <w:lang w:val="en-US"/>
        </w:rPr>
        <w:t>Parto</w:t>
      </w:r>
      <w:proofErr w:type="spellEnd"/>
      <w:r w:rsidR="00105C10" w:rsidRPr="00105C10">
        <w:rPr>
          <w:lang w:val="en-US"/>
        </w:rPr>
        <w:t xml:space="preserve"> (2005) defined regional innovation systems as </w:t>
      </w:r>
      <w:r w:rsidR="00105C10" w:rsidRPr="00105C10">
        <w:rPr>
          <w:lang w:val="en-US"/>
        </w:rPr>
        <w:lastRenderedPageBreak/>
        <w:t xml:space="preserve">“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p>
    <w:p w14:paraId="47E87E10" w14:textId="77777777" w:rsidR="00105C10" w:rsidRPr="00105C10" w:rsidRDefault="00105C10" w:rsidP="00105C10">
      <w:pPr>
        <w:spacing w:line="360" w:lineRule="auto"/>
        <w:rPr>
          <w:lang w:val="en-US"/>
        </w:rPr>
      </w:pPr>
      <w:r w:rsidRPr="00105C10">
        <w:rPr>
          <w:lang w:val="en-US"/>
        </w:rPr>
        <w:t xml:space="preserve">Regional Innovation Systems (RIS) is typically described as the interaction of different actors set to generate, use and spread knowledge, which in turn would lead to innovation and growth </w:t>
      </w:r>
      <w:r w:rsidR="0084654E">
        <w:rPr>
          <w:lang w:val="en-US"/>
        </w:rPr>
        <w:fldChar w:fldCharType="begin"/>
      </w:r>
      <w:r w:rsidR="0084654E">
        <w:rPr>
          <w:lang w:val="en-US"/>
        </w:rPr>
        <w:instrText xml:space="preserve"> ADDIN ZOTERO_ITEM CSL_CITATION {"citationID":"4gkje4nm0","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w:t>
      </w:r>
      <w:r w:rsidR="0084654E">
        <w:rPr>
          <w:lang w:val="en-US"/>
        </w:rPr>
        <w:fldChar w:fldCharType="end"/>
      </w:r>
      <w:r w:rsidR="0084654E">
        <w:rPr>
          <w:lang w:val="en-US"/>
        </w:rPr>
        <w:t xml:space="preserve">. </w:t>
      </w:r>
      <w:r w:rsidRPr="00105C10">
        <w:rPr>
          <w:lang w:val="en-US"/>
        </w:rPr>
        <w:t xml:space="preserve"> 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Pr>
          <w:lang w:val="en-US"/>
        </w:rPr>
        <w:fldChar w:fldCharType="begin"/>
      </w:r>
      <w:r w:rsidR="00E54F77">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Pr>
          <w:lang w:val="en-US"/>
        </w:rPr>
        <w:fldChar w:fldCharType="separate"/>
      </w:r>
      <w:r w:rsidR="00E54F77" w:rsidRPr="00E54F77">
        <w:rPr>
          <w:rFonts w:ascii="Times New Roman" w:hAnsi="Times New Roman" w:cs="Times New Roman"/>
          <w:szCs w:val="24"/>
          <w:lang w:val="en-US"/>
        </w:rPr>
        <w:t>(Tödtling &amp; Trippl, 2005)</w:t>
      </w:r>
      <w:r w:rsidR="00E54F77">
        <w:rPr>
          <w:lang w:val="en-US"/>
        </w:rPr>
        <w:fldChar w:fldCharType="end"/>
      </w:r>
      <w:r w:rsidR="00E54F77">
        <w:rPr>
          <w:lang w:val="en-US"/>
        </w:rPr>
        <w:t>.</w:t>
      </w:r>
      <w:r w:rsidRPr="00105C10">
        <w:rPr>
          <w:lang w:val="en-US"/>
        </w:rPr>
        <w:t xml:space="preserve"> 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Pr>
          <w:lang w:val="en-US"/>
        </w:rPr>
        <w:fldChar w:fldCharType="begin"/>
      </w:r>
      <w:r w:rsidR="001D0580">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Tödtling &amp; Trippl, 2005)</w:t>
      </w:r>
      <w:r w:rsidR="001D0580">
        <w:rPr>
          <w:lang w:val="en-US"/>
        </w:rPr>
        <w:fldChar w:fldCharType="end"/>
      </w:r>
      <w:r w:rsidRPr="00105C10">
        <w:rPr>
          <w:lang w:val="en-US"/>
        </w:rPr>
        <w:t>.</w:t>
      </w:r>
    </w:p>
    <w:p w14:paraId="3D390F51" w14:textId="77777777" w:rsidR="00105C10" w:rsidRDefault="001D0580" w:rsidP="00105C10">
      <w:pPr>
        <w:spacing w:line="360" w:lineRule="auto"/>
        <w:rPr>
          <w:lang w:val="en-US"/>
        </w:rPr>
      </w:pPr>
      <w:r>
        <w:rPr>
          <w:lang w:val="en-US"/>
        </w:rPr>
        <w:t xml:space="preserve">Regional innovation system </w:t>
      </w:r>
      <w:proofErr w:type="gramStart"/>
      <w:r w:rsidRPr="00E612DB">
        <w:rPr>
          <w:noProof/>
          <w:lang w:val="en-US"/>
        </w:rPr>
        <w:t>co</w:t>
      </w:r>
      <w:r w:rsidR="00E612DB">
        <w:rPr>
          <w:noProof/>
          <w:lang w:val="en-US"/>
        </w:rPr>
        <w:t>n</w:t>
      </w:r>
      <w:r w:rsidRPr="00E612DB">
        <w:rPr>
          <w:noProof/>
          <w:lang w:val="en-US"/>
        </w:rPr>
        <w:t>cept</w:t>
      </w:r>
      <w:r>
        <w:rPr>
          <w:lang w:val="en-US"/>
        </w:rPr>
        <w:t xml:space="preserve"> </w:t>
      </w:r>
      <w:r w:rsidR="00105C10" w:rsidRPr="00105C10">
        <w:rPr>
          <w:lang w:val="en-US"/>
        </w:rPr>
        <w:t xml:space="preserve"> has</w:t>
      </w:r>
      <w:proofErr w:type="gramEnd"/>
      <w:r w:rsidR="00105C10" w:rsidRPr="00105C10">
        <w:rPr>
          <w:lang w:val="en-US"/>
        </w:rPr>
        <w:t xml:space="preserve"> evolved into a widely used analytical framework the development of innovation </w:t>
      </w:r>
      <w:r>
        <w:rPr>
          <w:lang w:val="en-US"/>
        </w:rPr>
        <w:t xml:space="preserve">policies around a strong foundation </w:t>
      </w:r>
      <w:r>
        <w:rPr>
          <w:lang w:val="en-US"/>
        </w:rPr>
        <w:fldChar w:fldCharType="begin"/>
      </w:r>
      <w:r>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Pr>
          <w:lang w:val="en-US"/>
        </w:rPr>
        <w:fldChar w:fldCharType="separate"/>
      </w:r>
      <w:r w:rsidRPr="001D0580">
        <w:rPr>
          <w:rFonts w:ascii="Times New Roman" w:hAnsi="Times New Roman" w:cs="Times New Roman"/>
          <w:lang w:val="en-US"/>
        </w:rPr>
        <w:t>(Doloreux &amp; Parto, 2005)</w:t>
      </w:r>
      <w:r>
        <w:rPr>
          <w:lang w:val="en-US"/>
        </w:rPr>
        <w:fldChar w:fldCharType="end"/>
      </w:r>
      <w:r w:rsidR="00105C10" w:rsidRPr="00105C10">
        <w:rPr>
          <w:lang w:val="en-US"/>
        </w:rPr>
        <w:t>. In a parallel notion the Triple Helix model of university–industry–government relations</w:t>
      </w:r>
      <w:r w:rsidR="00E54F77">
        <w:rPr>
          <w:lang w:val="en-US"/>
        </w:rPr>
        <w:fldChar w:fldCharType="begin"/>
      </w:r>
      <w:r w:rsidR="00E54F77">
        <w:rPr>
          <w:lang w:val="en-US"/>
        </w:rPr>
        <w:instrText xml:space="preserve"> ADDIN ZOTERO_ITEM CSL_CITATION {"citationID":"15sgten7on","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Etzkowitz, 1996)</w:t>
      </w:r>
      <w:r w:rsidR="00E54F77">
        <w:rPr>
          <w:lang w:val="en-US"/>
        </w:rPr>
        <w:fldChar w:fldCharType="end"/>
      </w:r>
      <w:r w:rsidR="00105C10" w:rsidRPr="00105C10">
        <w:rPr>
          <w:lang w:val="en-US"/>
        </w:rPr>
        <w:t xml:space="preserve"> was introduced to explain the interactions of actors and its social contexts in regard to innovation systems with a target to bring out the depth and complexity of the innovation process as  circular interaction system based on the knowledge-based economy </w:t>
      </w:r>
      <w:r w:rsidR="00E54F77">
        <w:rPr>
          <w:lang w:val="en-US"/>
        </w:rPr>
        <w:fldChar w:fldCharType="begin"/>
      </w:r>
      <w:r w:rsidR="00E54F77">
        <w:rPr>
          <w:lang w:val="en-US"/>
        </w:rPr>
        <w:instrText xml:space="preserve"> ADDIN ZOTERO_ITEM CSL_CITATION {"citationID":"1sbkpuj9gr","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Zawdie, 2010)</w:t>
      </w:r>
      <w:r w:rsidR="00E54F77">
        <w:rPr>
          <w:lang w:val="en-US"/>
        </w:rPr>
        <w:fldChar w:fldCharType="end"/>
      </w:r>
      <w:r w:rsidR="00E54F77">
        <w:rPr>
          <w:lang w:val="en-US"/>
        </w:rPr>
        <w:t>.</w:t>
      </w:r>
      <w:r w:rsidR="00105C10" w:rsidRPr="00105C10">
        <w:rPr>
          <w:lang w:val="en-US"/>
        </w:rPr>
        <w:t xml:space="preserve"> Triple Helix provides a model of the structure and dynamics underlying the ways that innovation systems functioning at various levels while NIS and RIS are institutional programs focused on wealth creation at the national or regional level </w:t>
      </w:r>
      <w:r w:rsidR="00E54F77">
        <w:rPr>
          <w:lang w:val="en-US"/>
        </w:rPr>
        <w:fldChar w:fldCharType="begin"/>
      </w:r>
      <w:r w:rsidR="00E54F77">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Leydesdorff &amp; Zawdie, 2010)</w:t>
      </w:r>
      <w:r w:rsidR="00E54F77">
        <w:rPr>
          <w:lang w:val="en-US"/>
        </w:rPr>
        <w:fldChar w:fldCharType="end"/>
      </w:r>
      <w:r w:rsidR="00105C10" w:rsidRPr="00105C10">
        <w:rPr>
          <w:lang w:val="en-US"/>
        </w:rPr>
        <w:t>.</w:t>
      </w:r>
    </w:p>
    <w:p w14:paraId="510D78A8" w14:textId="77777777" w:rsidR="00FD48A6" w:rsidRDefault="00FD48A6" w:rsidP="00105C10">
      <w:pPr>
        <w:spacing w:line="360" w:lineRule="auto"/>
        <w:rPr>
          <w:lang w:val="en-US"/>
        </w:rPr>
      </w:pPr>
      <w:commentRangeStart w:id="42"/>
      <w:r w:rsidRPr="00FD48A6">
        <w:rPr>
          <w:lang w:val="en-US"/>
        </w:rPr>
        <w:t>Clusters and regional innovation systems are closely related but with fundamentally different ideas.</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Pr="00FD48A6">
        <w:rPr>
          <w:lang w:val="en-US"/>
        </w:rPr>
        <w:t xml:space="preserve"> </w:t>
      </w:r>
      <w:r w:rsidR="001D0580">
        <w:rPr>
          <w:noProof/>
          <w:lang w:val="en-US"/>
        </w:rPr>
        <w:t>The c</w:t>
      </w:r>
      <w:r w:rsidRPr="001D0580">
        <w:rPr>
          <w:noProof/>
          <w:lang w:val="en-US"/>
        </w:rPr>
        <w:t>luster</w:t>
      </w:r>
      <w:r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E54F77">
        <w:rPr>
          <w:lang w:val="en-US"/>
        </w:rPr>
        <w:fldChar w:fldCharType="begin"/>
      </w:r>
      <w:r w:rsidR="005350AF">
        <w:rPr>
          <w:lang w:val="en-US"/>
        </w:rPr>
        <w:instrText xml:space="preserve"> ADDIN ZOTERO_ITEM CSL_CITATION {"citationID":"258l4i8v18","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5350AF" w:rsidRPr="005350AF">
        <w:rPr>
          <w:rFonts w:ascii="Times New Roman" w:hAnsi="Times New Roman" w:cs="Times New Roman"/>
          <w:szCs w:val="24"/>
          <w:lang w:val="en-US"/>
        </w:rPr>
        <w:t>(Andersson, Serger, Sörvik, &amp; Hansson, 2004)</w:t>
      </w:r>
      <w:r w:rsidR="00E54F77">
        <w:rPr>
          <w:lang w:val="en-US"/>
        </w:rPr>
        <w:fldChar w:fldCharType="end"/>
      </w:r>
      <w:r w:rsidR="00E54F77">
        <w:rPr>
          <w:lang w:val="en-US"/>
        </w:rPr>
        <w:t xml:space="preserve">. </w:t>
      </w:r>
      <w:commentRangeEnd w:id="42"/>
      <w:r w:rsidR="001D0580">
        <w:rPr>
          <w:rStyle w:val="CommentReference"/>
        </w:rPr>
        <w:commentReference w:id="42"/>
      </w:r>
    </w:p>
    <w:p w14:paraId="0CDAA3E5" w14:textId="77777777" w:rsidR="00603671" w:rsidRPr="00F15BCB" w:rsidRDefault="00603671" w:rsidP="00603671">
      <w:pPr>
        <w:pStyle w:val="Heading1"/>
        <w:rPr>
          <w:rFonts w:eastAsia="Times New Roman"/>
          <w:lang w:val="en-US"/>
        </w:rPr>
      </w:pPr>
      <w:bookmarkStart w:id="43"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43"/>
    </w:p>
    <w:p w14:paraId="3ACE3A05"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configuration of the model is a way to create competitiveness of regions by the </w:t>
      </w:r>
      <w:r w:rsidRPr="00F15BCB">
        <w:rPr>
          <w:rFonts w:ascii="Times New Roman" w:eastAsia="Calibri" w:hAnsi="Times New Roman" w:cs="Times New Roman"/>
          <w:lang w:val="en-US"/>
        </w:rPr>
        <w:lastRenderedPageBreak/>
        <w:t>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Universities and research centers are involved in projects with the private sector with a target to deliver technology, knowledge and to innovate. </w:t>
      </w:r>
      <w:r w:rsidR="00184799">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p>
    <w:p w14:paraId="1494A3A4"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 as it shown in the figure but the goal for all is to generate alternative strategies for economic growth and social transformation</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Caption"/>
        <w:rPr>
          <w:rFonts w:ascii="Times New Roman" w:eastAsia="Calibri" w:hAnsi="Times New Roman" w:cs="Times New Roman"/>
          <w:lang w:val="en-US"/>
        </w:rPr>
      </w:pPr>
      <w:r w:rsidRPr="00581ACF">
        <w:rPr>
          <w:lang w:val="en-US"/>
        </w:rPr>
        <w:t xml:space="preserve">Figure </w:t>
      </w:r>
      <w:r>
        <w:fldChar w:fldCharType="begin"/>
      </w:r>
      <w:r w:rsidRPr="00581ACF">
        <w:rPr>
          <w:lang w:val="en-US"/>
        </w:rPr>
        <w:instrText xml:space="preserve"> SEQ Figure \* ARABIC </w:instrText>
      </w:r>
      <w:r>
        <w:fldChar w:fldCharType="separate"/>
      </w:r>
      <w:r w:rsidR="00C930CC">
        <w:rPr>
          <w:noProof/>
          <w:lang w:val="en-US"/>
        </w:rPr>
        <w:t>3</w:t>
      </w:r>
      <w:r>
        <w:fldChar w:fldCharType="end"/>
      </w:r>
      <w:r>
        <w:rPr>
          <w:lang w:val="en-US"/>
        </w:rPr>
        <w:t xml:space="preserve"> The Triple Helix Models</w:t>
      </w:r>
    </w:p>
    <w:p w14:paraId="5DC2502F"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 (see figure 1) focuses on the authority of the state as being the dominant force which dictates and encompasses both the industry and the academia</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Pr="00F15BCB">
        <w:rPr>
          <w:rFonts w:ascii="Times New Roman" w:eastAsia="Calibri" w:hAnsi="Times New Roman" w:cs="Times New Roman"/>
          <w:lang w:val="en-US"/>
        </w:rPr>
        <w:t xml:space="preserve"> initiatives” and thus, innovation is discouraged as the state keep its own national industry separate from the outside world and the university conduct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version could be found nations such as former Soviet Union and many Eastern European nations, who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 (see figure 2)</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e players are separated and do not have any significant relationships with each other. Triple Helix in figure 2 entails a policy of minimum governmental interference that can be used as shock therapy to reduce the role of the state in the first model</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Most countries and region are trying to form the configuration of the Triple Helix in figure3 in which academia stat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w:t>
      </w:r>
      <w:r w:rsidRPr="00F15BCB">
        <w:rPr>
          <w:rFonts w:ascii="Times New Roman" w:eastAsia="Calibri" w:hAnsi="Times New Roman" w:cs="Times New Roman"/>
          <w:lang w:val="en-US"/>
        </w:rPr>
        <w:lastRenderedPageBreak/>
        <w:t xml:space="preserve">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can bring new organizations into the scene as knowledge from all three spheres are connected at the interfaces and sometimes can function to aid and assist each other.</w:t>
      </w:r>
    </w:p>
    <w:p w14:paraId="2A80488C" w14:textId="77777777"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 this notion, the "triple helix"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Triple h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166BFB21" w14:textId="77777777" w:rsidR="00603671"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been transformed from a teaching institution into one which combines teaching with </w:t>
      </w:r>
      <w:proofErr w:type="gramStart"/>
      <w:r w:rsidRPr="00F15BCB">
        <w:rPr>
          <w:rFonts w:ascii="Times New Roman" w:eastAsia="Calibri" w:hAnsi="Times New Roman" w:cs="Times New Roman"/>
          <w:lang w:val="en-US"/>
        </w:rPr>
        <w:t xml:space="preserve">research  </w:t>
      </w:r>
      <w:proofErr w:type="gramEnd"/>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agencies.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 </w:t>
      </w:r>
    </w:p>
    <w:p w14:paraId="478DEA6B" w14:textId="77777777" w:rsidR="004B121B" w:rsidRPr="00F15BCB" w:rsidRDefault="004B121B" w:rsidP="004B121B">
      <w:pPr>
        <w:pStyle w:val="Heading1"/>
        <w:rPr>
          <w:rFonts w:eastAsia="Calibri"/>
          <w:lang w:val="en-US"/>
        </w:rPr>
      </w:pPr>
      <w:bookmarkStart w:id="44"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University</w:t>
      </w:r>
      <w:bookmarkEnd w:id="44"/>
    </w:p>
    <w:p w14:paraId="2A66E503"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original scope of the universities is teaching the st</w:t>
      </w:r>
      <w:r w:rsidR="00184799">
        <w:rPr>
          <w:rFonts w:ascii="Times New Roman" w:eastAsia="Calibri" w:hAnsi="Times New Roman" w:cs="Times New Roman"/>
          <w:lang w:val="en-US"/>
        </w:rPr>
        <w:t>udents</w:t>
      </w:r>
      <w:proofErr w:type="gramStart"/>
      <w:r w:rsidR="00184799">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making</w:t>
      </w:r>
      <w:proofErr w:type="gramEnd"/>
      <w:r w:rsidRPr="00F15BCB">
        <w:rPr>
          <w:rFonts w:ascii="Times New Roman" w:eastAsia="Calibri" w:hAnsi="Times New Roman" w:cs="Times New Roman"/>
          <w:lang w:val="en-US"/>
        </w:rPr>
        <w:t xml:space="preserve"> research to educate and produce knowledg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j1qv48hr0","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1998)</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5"/>
      <w:r w:rsidRPr="00F15BCB">
        <w:rPr>
          <w:rFonts w:ascii="Times New Roman" w:eastAsia="Calibri" w:hAnsi="Times New Roman" w:cs="Times New Roman"/>
          <w:lang w:val="en-US"/>
        </w:rPr>
        <w:t xml:space="preserve">As </w:t>
      </w:r>
      <w:r w:rsidRPr="00184799">
        <w:rPr>
          <w:rFonts w:ascii="Times New Roman" w:eastAsia="Calibri" w:hAnsi="Times New Roman" w:cs="Times New Roman"/>
          <w:noProof/>
          <w:lang w:val="en-US"/>
        </w:rPr>
        <w:t>economies</w:t>
      </w:r>
      <w:r w:rsidR="00184799">
        <w:rPr>
          <w:rFonts w:ascii="Times New Roman" w:eastAsia="Calibri" w:hAnsi="Times New Roman" w:cs="Times New Roman"/>
          <w:noProof/>
          <w:lang w:val="en-US"/>
        </w:rPr>
        <w:t>, especially in the advanced nations,</w:t>
      </w:r>
      <w:r w:rsidRPr="00F15BCB">
        <w:rPr>
          <w:rFonts w:ascii="Times New Roman" w:eastAsia="Calibri" w:hAnsi="Times New Roman" w:cs="Times New Roman"/>
          <w:lang w:val="en-US"/>
        </w:rPr>
        <w:t xml:space="preserve"> are focusing </w:t>
      </w:r>
      <w:r w:rsidR="00184799">
        <w:rPr>
          <w:rFonts w:ascii="Times New Roman" w:eastAsia="Calibri" w:hAnsi="Times New Roman" w:cs="Times New Roman"/>
          <w:noProof/>
          <w:lang w:val="en-US"/>
        </w:rPr>
        <w:t>on</w:t>
      </w:r>
      <w:r w:rsidRPr="00F15BCB">
        <w:rPr>
          <w:rFonts w:ascii="Times New Roman" w:eastAsia="Calibri" w:hAnsi="Times New Roman" w:cs="Times New Roman"/>
          <w:lang w:val="en-US"/>
        </w:rPr>
        <w:t xml:space="preserve"> a </w:t>
      </w:r>
      <w:r w:rsidRPr="00184799">
        <w:rPr>
          <w:rFonts w:ascii="Times New Roman" w:eastAsia="Calibri" w:hAnsi="Times New Roman" w:cs="Times New Roman"/>
          <w:noProof/>
          <w:lang w:val="en-US"/>
        </w:rPr>
        <w:t>knowledge</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based</w:t>
      </w:r>
      <w:r w:rsidRPr="00F15BCB">
        <w:rPr>
          <w:rFonts w:ascii="Times New Roman" w:eastAsia="Calibri" w:hAnsi="Times New Roman" w:cs="Times New Roman"/>
          <w:lang w:val="en-US"/>
        </w:rPr>
        <w:t xml:space="preserve"> notion, universities are included in the economic and social development policies. Academia tends to be directly involved in economic growth activities besides the production of graduate students and research. </w:t>
      </w:r>
      <w:commentRangeEnd w:id="45"/>
      <w:r w:rsidR="00184799">
        <w:rPr>
          <w:rStyle w:val="CommentReference"/>
        </w:rPr>
        <w:commentReference w:id="45"/>
      </w:r>
      <w:r w:rsidRPr="00F15BCB">
        <w:rPr>
          <w:rFonts w:ascii="Times New Roman" w:eastAsia="Calibri" w:hAnsi="Times New Roman" w:cs="Times New Roman"/>
          <w:lang w:val="en-US"/>
        </w:rPr>
        <w:t xml:space="preserve">The increased importance of knowledge makes the university as integral to economic growth besides the industry and government of the Triple Helix </w:t>
      </w:r>
      <w:proofErr w:type="gramStart"/>
      <w:r w:rsidRPr="00F15BCB">
        <w:rPr>
          <w:rFonts w:ascii="Times New Roman" w:eastAsia="Calibri" w:hAnsi="Times New Roman" w:cs="Times New Roman"/>
          <w:lang w:val="en-US"/>
        </w:rPr>
        <w:t>model</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proofErr w:type="gramEnd"/>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v02n9l1k","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2003b)</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commentRangeStart w:id="46"/>
      <w:r w:rsidRPr="00F15BCB">
        <w:rPr>
          <w:rFonts w:ascii="Times New Roman" w:eastAsia="Calibri" w:hAnsi="Times New Roman" w:cs="Times New Roman"/>
          <w:lang w:val="en-US"/>
        </w:rPr>
        <w:t>Especially within clusters universities can play a significant role in knowledge creation and knowledge exchange with local businesses</w:t>
      </w:r>
      <w:commentRangeEnd w:id="46"/>
      <w:r w:rsidR="00184799">
        <w:rPr>
          <w:rStyle w:val="CommentReference"/>
        </w:rPr>
        <w:commentReference w:id="46"/>
      </w:r>
      <w:r w:rsidRPr="00F15BCB">
        <w:rPr>
          <w:rFonts w:ascii="Times New Roman" w:eastAsia="Calibri" w:hAnsi="Times New Roman" w:cs="Times New Roman"/>
          <w:lang w:val="en-US"/>
        </w:rPr>
        <w:t>.</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njmtn22s","properties":{"formattedCitation":"(Etzkowitz, 2003a, 2003b)","plainCitation":"(Etzkowitz, 2003a, 2003b)"},"citationItems":[{"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486C6B46"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capitalization of knowledge’ is central to a new academic mission, linking universities to users of knowledge more tightly and establishing the university as an economic actor in its own capabilitie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Etzkowitz, 2014)</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Academic involvement in technology transfer, new business </w:t>
      </w:r>
      <w:r w:rsidRPr="00184799">
        <w:rPr>
          <w:rFonts w:ascii="Times New Roman" w:eastAsia="Calibri" w:hAnsi="Times New Roman" w:cs="Times New Roman"/>
          <w:noProof/>
          <w:lang w:val="en-US"/>
        </w:rPr>
        <w:t>formation</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regional development signifies the transition from a research to an </w:t>
      </w:r>
      <w:r w:rsidRPr="00F15BCB">
        <w:rPr>
          <w:rFonts w:ascii="Times New Roman" w:eastAsia="Calibri" w:hAnsi="Times New Roman" w:cs="Times New Roman"/>
          <w:lang w:val="en-US"/>
        </w:rPr>
        <w:lastRenderedPageBreak/>
        <w:t>entrepreneurial university</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Etzkowitz,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commentRangeStart w:id="47"/>
      <w:r w:rsidRPr="00F15BCB">
        <w:rPr>
          <w:rFonts w:ascii="Times New Roman" w:eastAsia="Calibri" w:hAnsi="Times New Roman" w:cs="Times New Roman"/>
          <w:lang w:val="en-US"/>
        </w:rPr>
        <w:t xml:space="preserve">These developments </w:t>
      </w:r>
      <w:r w:rsidRPr="00184799">
        <w:rPr>
          <w:rFonts w:ascii="Times New Roman" w:eastAsia="Calibri" w:hAnsi="Times New Roman" w:cs="Times New Roman"/>
          <w:noProof/>
          <w:lang w:val="en-US"/>
        </w:rPr>
        <w:t>point</w:t>
      </w:r>
      <w:r w:rsidRPr="00F15BCB">
        <w:rPr>
          <w:rFonts w:ascii="Times New Roman" w:eastAsia="Calibri" w:hAnsi="Times New Roman" w:cs="Times New Roman"/>
          <w:lang w:val="en-US"/>
        </w:rPr>
        <w:t xml:space="preserve"> at universities to acquire a potential dynamic of regional economic development in order to connect knowledge creation </w:t>
      </w:r>
      <w:r w:rsidR="00184799">
        <w:rPr>
          <w:rFonts w:ascii="Times New Roman" w:eastAsia="Calibri" w:hAnsi="Times New Roman" w:cs="Times New Roman"/>
          <w:noProof/>
          <w:lang w:val="en-US"/>
        </w:rPr>
        <w:t>in</w:t>
      </w:r>
      <w:r w:rsidRPr="00F15BCB">
        <w:rPr>
          <w:rFonts w:ascii="Times New Roman" w:eastAsia="Calibri" w:hAnsi="Times New Roman" w:cs="Times New Roman"/>
          <w:lang w:val="en-US"/>
        </w:rPr>
        <w:t xml:space="preserve"> outputs through product commercialization.</w:t>
      </w:r>
      <w:commentRangeEnd w:id="47"/>
      <w:r w:rsidR="00184799">
        <w:rPr>
          <w:rStyle w:val="CommentReference"/>
        </w:rPr>
        <w:commentReference w:id="47"/>
      </w:r>
    </w:p>
    <w:p w14:paraId="025C2557"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241123F8" w14:textId="77777777"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university’s unique comparative advantage is that it combines continuity with change, organizational and research memory with new persons and new ideas, through the passage of student </w:t>
      </w:r>
      <w:proofErr w:type="gramStart"/>
      <w:r w:rsidRPr="00F15BCB">
        <w:rPr>
          <w:rFonts w:ascii="Times New Roman" w:eastAsia="Calibri" w:hAnsi="Times New Roman" w:cs="Times New Roman"/>
          <w:lang w:val="en-US"/>
        </w:rPr>
        <w:t>generations  as</w:t>
      </w:r>
      <w:proofErr w:type="gramEnd"/>
      <w:r w:rsidRPr="00F15BCB">
        <w:rPr>
          <w:rFonts w:ascii="Times New Roman" w:eastAsia="Calibri" w:hAnsi="Times New Roman" w:cs="Times New Roman"/>
          <w:lang w:val="en-US"/>
        </w:rPr>
        <w:t xml:space="preserve">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2000) . As knowledge becoming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Pr="00F15BCB">
        <w:rPr>
          <w:rFonts w:ascii="Times New Roman" w:eastAsia="Calibri" w:hAnsi="Times New Roman" w:cs="Times New Roman"/>
          <w:lang w:val="en-US"/>
        </w:rPr>
        <w:t xml:space="preserve">spinoffs </w:t>
      </w:r>
      <w:proofErr w:type="gramStart"/>
      <w:r w:rsidRPr="00F15BCB">
        <w:rPr>
          <w:rFonts w:ascii="Times New Roman" w:eastAsia="Calibri" w:hAnsi="Times New Roman" w:cs="Times New Roman"/>
          <w:lang w:val="en-US"/>
        </w:rPr>
        <w:t>firms ,</w:t>
      </w:r>
      <w:proofErr w:type="gramEnd"/>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48"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48"/>
    </w:p>
    <w:p w14:paraId="79E07C1F"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state has a constant present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Pr="00F15BCB">
        <w:rPr>
          <w:rFonts w:ascii="Times New Roman" w:eastAsia="Calibri" w:hAnsi="Times New Roman" w:cs="Times New Roman"/>
          <w:lang w:val="en-US"/>
        </w:rPr>
        <w:t xml:space="preserve"> being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es to attract new investors or can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p>
    <w:p w14:paraId="3406B6EF" w14:textId="77777777" w:rsidR="004B121B" w:rsidRPr="00F15BCB" w:rsidRDefault="00E612DB" w:rsidP="004B121B">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The p</w:t>
      </w:r>
      <w:r w:rsidR="004B121B" w:rsidRPr="00E612DB">
        <w:rPr>
          <w:rFonts w:ascii="Times New Roman" w:eastAsia="Calibri" w:hAnsi="Times New Roman" w:cs="Times New Roman"/>
          <w:noProof/>
          <w:lang w:val="en-US"/>
        </w:rPr>
        <w:t>ublic</w:t>
      </w:r>
      <w:r w:rsidR="004B121B" w:rsidRPr="00F15BCB">
        <w:rPr>
          <w:rFonts w:ascii="Times New Roman" w:eastAsia="Calibri" w:hAnsi="Times New Roman" w:cs="Times New Roman"/>
          <w:lang w:val="en-US"/>
        </w:rPr>
        <w:t xml:space="preserve"> sector has a prominent role in the diamond model as it </w:t>
      </w:r>
      <w:r w:rsidR="004B121B" w:rsidRPr="00E612DB">
        <w:rPr>
          <w:rFonts w:ascii="Times New Roman" w:eastAsia="Calibri" w:hAnsi="Times New Roman" w:cs="Times New Roman"/>
          <w:noProof/>
          <w:lang w:val="en-US"/>
        </w:rPr>
        <w:t>influence</w:t>
      </w:r>
      <w:r>
        <w:rPr>
          <w:rFonts w:ascii="Times New Roman" w:eastAsia="Calibri" w:hAnsi="Times New Roman" w:cs="Times New Roman"/>
          <w:noProof/>
          <w:lang w:val="en-US"/>
        </w:rPr>
        <w:t>s</w:t>
      </w:r>
      <w:r w:rsidR="004B121B" w:rsidRPr="00F15BCB">
        <w:rPr>
          <w:rFonts w:ascii="Times New Roman" w:eastAsia="Calibri" w:hAnsi="Times New Roman" w:cs="Times New Roman"/>
          <w:lang w:val="en-US"/>
        </w:rPr>
        <w:t xml:space="preserve"> all the factors involved. Once a cluster begins to form government at all levels play a role in reinforcing it through investments to create specialized factors such as university specialized </w:t>
      </w:r>
      <w:proofErr w:type="gramStart"/>
      <w:r w:rsidR="004B121B" w:rsidRPr="00F15BCB">
        <w:rPr>
          <w:rFonts w:ascii="Times New Roman" w:eastAsia="Calibri" w:hAnsi="Times New Roman" w:cs="Times New Roman"/>
          <w:lang w:val="en-US"/>
        </w:rPr>
        <w:t>institutes ,</w:t>
      </w:r>
      <w:proofErr w:type="gramEnd"/>
      <w:r w:rsidR="004B121B" w:rsidRPr="00F15BCB">
        <w:rPr>
          <w:rFonts w:ascii="Times New Roman" w:eastAsia="Calibri" w:hAnsi="Times New Roman" w:cs="Times New Roman"/>
          <w:lang w:val="en-US"/>
        </w:rPr>
        <w:t xml:space="preserve"> </w:t>
      </w:r>
      <w:r w:rsidR="004B121B" w:rsidRPr="00F15BCB">
        <w:rPr>
          <w:rFonts w:ascii="Times New Roman" w:eastAsia="Calibri" w:hAnsi="Times New Roman" w:cs="Times New Roman"/>
          <w:lang w:val="en-US"/>
        </w:rPr>
        <w:lastRenderedPageBreak/>
        <w:t xml:space="preserve">training centers, data banks and specialized infrastructure (Michael E. Porter, 1990).According to Porter (1990), government’s proper role is as a pusher and challenger to transmit and amplify the forces of the ‘diamond’ but also one of </w:t>
      </w:r>
      <w:r>
        <w:rPr>
          <w:rFonts w:ascii="Times New Roman" w:eastAsia="Calibri" w:hAnsi="Times New Roman" w:cs="Times New Roman"/>
          <w:noProof/>
          <w:lang w:val="en-US"/>
        </w:rPr>
        <w:t>an</w:t>
      </w:r>
      <w:r w:rsidR="004B121B" w:rsidRPr="00E612DB">
        <w:rPr>
          <w:rFonts w:ascii="Times New Roman" w:eastAsia="Calibri" w:hAnsi="Times New Roman" w:cs="Times New Roman"/>
          <w:noProof/>
          <w:lang w:val="en-US"/>
        </w:rPr>
        <w:t xml:space="preserve"> essential</w:t>
      </w:r>
      <w:r w:rsidR="004B121B" w:rsidRPr="00F15BCB">
        <w:rPr>
          <w:rFonts w:ascii="Times New Roman" w:eastAsia="Calibri" w:hAnsi="Times New Roman" w:cs="Times New Roman"/>
          <w:lang w:val="en-US"/>
        </w:rPr>
        <w:t xml:space="preserve"> roles is signaling the important priorities and challenges in an industry.</w:t>
      </w:r>
    </w:p>
    <w:p w14:paraId="00A4CA77" w14:textId="77777777"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 his later work Porter (2000) summarizes the main roles that a government should </w:t>
      </w:r>
      <w:r w:rsidRPr="00E612DB">
        <w:rPr>
          <w:rFonts w:ascii="Times New Roman" w:eastAsia="Calibri" w:hAnsi="Times New Roman" w:cs="Times New Roman"/>
          <w:noProof/>
          <w:lang w:val="en-US"/>
        </w:rPr>
        <w:t>play</w:t>
      </w:r>
      <w:r w:rsidRPr="00F15BCB">
        <w:rPr>
          <w:rFonts w:ascii="Times New Roman" w:eastAsia="Calibri" w:hAnsi="Times New Roman" w:cs="Times New Roman"/>
          <w:lang w:val="en-US"/>
        </w:rPr>
        <w:t xml:space="preserve"> in an economy and states: Its most basic role is to achieve macroeconomic and political stability. </w:t>
      </w:r>
      <w:r w:rsidR="00E612DB">
        <w:rPr>
          <w:rFonts w:ascii="Times New Roman" w:eastAsia="Calibri" w:hAnsi="Times New Roman" w:cs="Times New Roman"/>
          <w:noProof/>
          <w:lang w:val="en-US"/>
        </w:rPr>
        <w:t>The</w:t>
      </w:r>
      <w:r w:rsidRPr="00E612DB">
        <w:rPr>
          <w:rFonts w:ascii="Times New Roman" w:eastAsia="Calibri" w:hAnsi="Times New Roman" w:cs="Times New Roman"/>
          <w:noProof/>
          <w:lang w:val="en-US"/>
        </w:rPr>
        <w:t xml:space="preserve"> second</w:t>
      </w:r>
      <w:r w:rsidRPr="00F15BCB">
        <w:rPr>
          <w:rFonts w:ascii="Times New Roman" w:eastAsia="Calibri" w:hAnsi="Times New Roman" w:cs="Times New Roman"/>
          <w:lang w:val="en-US"/>
        </w:rPr>
        <w:t xml:space="preserve"> role of government is to improve general </w:t>
      </w:r>
      <w:r w:rsidRPr="00E612DB">
        <w:rPr>
          <w:rFonts w:ascii="Times New Roman" w:eastAsia="Calibri" w:hAnsi="Times New Roman" w:cs="Times New Roman"/>
          <w:noProof/>
          <w:lang w:val="en-US"/>
        </w:rPr>
        <w:t>microeconomic</w:t>
      </w:r>
      <w:r w:rsidRPr="00F15BCB">
        <w:rPr>
          <w:rFonts w:ascii="Times New Roman" w:eastAsia="Calibri" w:hAnsi="Times New Roman" w:cs="Times New Roman"/>
          <w:lang w:val="en-US"/>
        </w:rPr>
        <w:t xml:space="preserve"> capacity through improving the quality and efficiency of general-purpose inputs to business and the institutions that provide them identified in diamond theory such as an educated workforce, an appropriate physical infrastructure, and accurate and timely economic information. The third role of government is to establish the overall </w:t>
      </w:r>
      <w:r w:rsidRPr="0089112C">
        <w:rPr>
          <w:rFonts w:ascii="Times New Roman" w:eastAsia="Calibri" w:hAnsi="Times New Roman" w:cs="Times New Roman"/>
          <w:noProof/>
          <w:lang w:val="en-US"/>
        </w:rPr>
        <w:t>microeconomic</w:t>
      </w:r>
      <w:r w:rsidRPr="00F15BCB">
        <w:rPr>
          <w:rFonts w:ascii="Times New Roman" w:eastAsia="Calibri" w:hAnsi="Times New Roman" w:cs="Times New Roman"/>
          <w:lang w:val="en-US"/>
        </w:rPr>
        <w:t xml:space="preserve"> rules and incentives governing competition that will encourage productivity growth. </w:t>
      </w:r>
      <w:r w:rsidR="00E612DB">
        <w:rPr>
          <w:rFonts w:ascii="Times New Roman" w:eastAsia="Calibri" w:hAnsi="Times New Roman" w:cs="Times New Roman"/>
          <w:noProof/>
          <w:lang w:val="en-US"/>
        </w:rPr>
        <w:t>The</w:t>
      </w:r>
      <w:r w:rsidRPr="00E612DB">
        <w:rPr>
          <w:rFonts w:ascii="Times New Roman" w:eastAsia="Calibri" w:hAnsi="Times New Roman" w:cs="Times New Roman"/>
          <w:noProof/>
          <w:lang w:val="en-US"/>
        </w:rPr>
        <w:t xml:space="preserve"> fourth</w:t>
      </w:r>
      <w:r w:rsidRPr="00F15BCB">
        <w:rPr>
          <w:rFonts w:ascii="Times New Roman" w:eastAsia="Calibri" w:hAnsi="Times New Roman" w:cs="Times New Roman"/>
          <w:lang w:val="en-US"/>
        </w:rPr>
        <w:t xml:space="preserve"> role of government is to develop and implement a positive, distinctive, long-term economic action </w:t>
      </w:r>
      <w:r w:rsidRPr="00E612DB">
        <w:rPr>
          <w:rFonts w:ascii="Times New Roman" w:eastAsia="Calibri" w:hAnsi="Times New Roman" w:cs="Times New Roman"/>
          <w:noProof/>
          <w:lang w:val="en-US"/>
        </w:rPr>
        <w:t>program</w:t>
      </w:r>
      <w:r w:rsidRPr="00F15BCB">
        <w:rPr>
          <w:rFonts w:ascii="Times New Roman" w:eastAsia="Calibri" w:hAnsi="Times New Roman" w:cs="Times New Roman"/>
          <w:lang w:val="en-US"/>
        </w:rPr>
        <w:t xml:space="preserve"> or change process that mobilizes government, business, institutions, and citizens. (</w:t>
      </w:r>
      <w:proofErr w:type="gramStart"/>
      <w:r w:rsidRPr="00F15BCB">
        <w:rPr>
          <w:rFonts w:ascii="Times New Roman" w:eastAsia="Calibri" w:hAnsi="Times New Roman" w:cs="Times New Roman"/>
          <w:lang w:val="en-US"/>
        </w:rPr>
        <w:t>p</w:t>
      </w:r>
      <w:proofErr w:type="gramEnd"/>
      <w:r w:rsidRPr="00F15BCB">
        <w:rPr>
          <w:rFonts w:ascii="Times New Roman" w:eastAsia="Calibri" w:hAnsi="Times New Roman" w:cs="Times New Roman"/>
          <w:lang w:val="en-US"/>
        </w:rPr>
        <w:t>.26)</w:t>
      </w:r>
    </w:p>
    <w:p w14:paraId="4CF7F053" w14:textId="77777777" w:rsidR="004B121B" w:rsidRPr="00F15BCB" w:rsidRDefault="00E612DB" w:rsidP="004B121B">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The g</w:t>
      </w:r>
      <w:r w:rsidR="004B121B" w:rsidRPr="00E612DB">
        <w:rPr>
          <w:rFonts w:ascii="Times New Roman" w:eastAsia="Calibri" w:hAnsi="Times New Roman" w:cs="Times New Roman"/>
          <w:noProof/>
          <w:lang w:val="en-US"/>
        </w:rPr>
        <w:t>overnment</w:t>
      </w:r>
      <w:r w:rsidR="004B121B" w:rsidRPr="00F15BCB">
        <w:rPr>
          <w:rFonts w:ascii="Times New Roman" w:eastAsia="Calibri" w:hAnsi="Times New Roman" w:cs="Times New Roman"/>
          <w:lang w:val="en-US"/>
        </w:rPr>
        <w:t xml:space="preserve"> in its fifth role has to 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 to provide a prosperous business environment that </w:t>
      </w:r>
      <w:r w:rsidR="004B121B" w:rsidRPr="00E612DB">
        <w:rPr>
          <w:rFonts w:ascii="Times New Roman" w:eastAsia="Calibri" w:hAnsi="Times New Roman" w:cs="Times New Roman"/>
          <w:noProof/>
          <w:lang w:val="en-US"/>
        </w:rPr>
        <w:t>support</w:t>
      </w:r>
      <w:r>
        <w:rPr>
          <w:rFonts w:ascii="Times New Roman" w:eastAsia="Calibri" w:hAnsi="Times New Roman" w:cs="Times New Roman"/>
          <w:noProof/>
          <w:lang w:val="en-US"/>
        </w:rPr>
        <w:t>s</w:t>
      </w:r>
      <w:r w:rsidR="004B121B" w:rsidRPr="00F15BCB">
        <w:rPr>
          <w:rFonts w:ascii="Times New Roman" w:eastAsia="Calibri" w:hAnsi="Times New Roman" w:cs="Times New Roman"/>
          <w:lang w:val="en-US"/>
        </w:rPr>
        <w:t xml:space="preserve"> concentrations of related firms and industries. All clusters have the potential to contribute </w:t>
      </w:r>
      <w:r>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 In this </w:t>
      </w:r>
      <w:r w:rsidR="004B121B" w:rsidRPr="00E612DB">
        <w:rPr>
          <w:rFonts w:ascii="Times New Roman" w:eastAsia="Calibri" w:hAnsi="Times New Roman" w:cs="Times New Roman"/>
          <w:noProof/>
          <w:lang w:val="en-US"/>
        </w:rPr>
        <w:t>way</w:t>
      </w:r>
      <w:r>
        <w:rPr>
          <w:rFonts w:ascii="Times New Roman" w:eastAsia="Calibri" w:hAnsi="Times New Roman" w:cs="Times New Roman"/>
          <w:noProof/>
          <w:lang w:val="en-US"/>
        </w:rPr>
        <w:t>,</w:t>
      </w:r>
      <w:r w:rsidR="004B121B" w:rsidRPr="00F15BCB">
        <w:rPr>
          <w:rFonts w:ascii="Times New Roman" w:eastAsia="Calibri" w:hAnsi="Times New Roman" w:cs="Times New Roman"/>
          <w:lang w:val="en-US"/>
        </w:rPr>
        <w:t xml:space="preserve"> a nation’s policy should explore internal industrial advantages to </w:t>
      </w:r>
      <w:r w:rsidR="004B121B" w:rsidRPr="00E612DB">
        <w:rPr>
          <w:rFonts w:ascii="Times New Roman" w:eastAsia="Calibri" w:hAnsi="Times New Roman" w:cs="Times New Roman"/>
          <w:noProof/>
          <w:lang w:val="en-US"/>
        </w:rPr>
        <w:t>construct</w:t>
      </w:r>
      <w:r>
        <w:rPr>
          <w:rFonts w:ascii="Times New Roman" w:eastAsia="Calibri" w:hAnsi="Times New Roman" w:cs="Times New Roman"/>
          <w:noProof/>
          <w:lang w:val="en-US"/>
        </w:rPr>
        <w:t>ing</w:t>
      </w:r>
      <w:r w:rsidR="004B121B" w:rsidRPr="00F15BCB">
        <w:rPr>
          <w:rFonts w:ascii="Times New Roman" w:eastAsia="Calibri" w:hAnsi="Times New Roman" w:cs="Times New Roman"/>
          <w:lang w:val="en-US"/>
        </w:rPr>
        <w:t xml:space="preserve"> competitiveness through local sources of uniquenes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fdlgpncg","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ichael E. Porter, 2000)</w:t>
      </w:r>
      <w:r>
        <w:rPr>
          <w:rFonts w:ascii="Times New Roman" w:eastAsia="Calibri" w:hAnsi="Times New Roman" w:cs="Times New Roman"/>
          <w:lang w:val="en-US"/>
        </w:rPr>
        <w:fldChar w:fldCharType="end"/>
      </w:r>
      <w:r w:rsidR="004B121B" w:rsidRPr="00F15BCB">
        <w:rPr>
          <w:rFonts w:ascii="Times New Roman" w:eastAsia="Calibri" w:hAnsi="Times New Roman" w:cs="Times New Roman"/>
          <w:lang w:val="en-US"/>
        </w:rPr>
        <w:t>.</w:t>
      </w:r>
    </w:p>
    <w:p w14:paraId="5ECB89BA" w14:textId="77777777" w:rsidR="004B121B" w:rsidRPr="004B121B" w:rsidRDefault="004B121B"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Clusters provide a vehicle to bring companies, government, and local institutions together in a constructive dialogue about upgrading, offering a new mechanism for business-government collaboration (Michael E. Porter, 2000). Governments should aim to encourage entrepreneurship and start-up activity to spur job creation and economic growth. State, metropolitan </w:t>
      </w:r>
      <w:r w:rsidRPr="00E612DB">
        <w:rPr>
          <w:rFonts w:ascii="Times New Roman" w:eastAsia="Calibri" w:hAnsi="Times New Roman" w:cs="Times New Roman"/>
          <w:noProof/>
          <w:lang w:val="en-US"/>
        </w:rPr>
        <w:t>region</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local governments have an important influence on the general business environment in a location and at the cluster </w:t>
      </w:r>
      <w:r w:rsidRPr="00E612DB">
        <w:rPr>
          <w:rFonts w:ascii="Times New Roman" w:eastAsia="Calibri" w:hAnsi="Times New Roman" w:cs="Times New Roman"/>
          <w:noProof/>
          <w:lang w:val="en-US"/>
        </w:rPr>
        <w:t>level</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these influences often are dominant as clusters should represent an important component of state and local economic policy (Michael E. Por</w:t>
      </w:r>
      <w:r>
        <w:rPr>
          <w:rFonts w:ascii="Times New Roman" w:eastAsia="Calibri" w:hAnsi="Times New Roman" w:cs="Times New Roman"/>
          <w:lang w:val="en-US"/>
        </w:rPr>
        <w:t>ter, 2000).</w:t>
      </w:r>
    </w:p>
    <w:p w14:paraId="416F8740" w14:textId="77777777" w:rsidR="00105C10" w:rsidRPr="00105C10" w:rsidRDefault="00603671" w:rsidP="00105C10">
      <w:pPr>
        <w:pStyle w:val="Heading1"/>
        <w:rPr>
          <w:lang w:val="en-US"/>
        </w:rPr>
      </w:pPr>
      <w:bookmarkStart w:id="49" w:name="_Toc459977488"/>
      <w:r>
        <w:rPr>
          <w:lang w:val="en-US"/>
        </w:rPr>
        <w:lastRenderedPageBreak/>
        <w:t>2.</w:t>
      </w:r>
      <w:r w:rsidRPr="00ED0C97">
        <w:rPr>
          <w:lang w:val="en-US"/>
        </w:rPr>
        <w:t>4</w:t>
      </w:r>
      <w:r w:rsidR="00105C10" w:rsidRPr="00105C10">
        <w:rPr>
          <w:lang w:val="en-US"/>
        </w:rPr>
        <w:t xml:space="preserve"> Geographical clusters</w:t>
      </w:r>
      <w:bookmarkEnd w:id="49"/>
    </w:p>
    <w:p w14:paraId="6EA4848E" w14:textId="77777777" w:rsidR="00105C10" w:rsidRPr="00105C10" w:rsidRDefault="00105C10" w:rsidP="00105C10">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sidR="00E612DB">
        <w:rPr>
          <w:noProof/>
          <w:lang w:val="en-US"/>
        </w:rPr>
        <w:t>for</w:t>
      </w:r>
      <w:r w:rsidRPr="00105C10">
        <w:rPr>
          <w:lang w:val="en-US"/>
        </w:rPr>
        <w:t xml:space="preserve"> skilled labor which can cause continued growth of </w:t>
      </w:r>
      <w:r w:rsidR="00FD48A6" w:rsidRPr="00105C10">
        <w:rPr>
          <w:lang w:val="en-US"/>
        </w:rPr>
        <w:t xml:space="preserve">trades </w:t>
      </w:r>
      <w:r w:rsidR="00E612DB">
        <w:rPr>
          <w:noProof/>
          <w:lang w:val="en-US"/>
        </w:rPr>
        <w:t>over</w:t>
      </w:r>
      <w:r w:rsidRPr="00105C10">
        <w:rPr>
          <w:lang w:val="en-US"/>
        </w:rPr>
        <w:t xml:space="preserve"> a long period through the specialization of different firms in different stages of production</w:t>
      </w:r>
      <w:r w:rsidR="00E54F77">
        <w:rPr>
          <w:lang w:val="en-US"/>
        </w:rPr>
        <w:fldChar w:fldCharType="begin"/>
      </w:r>
      <w:r w:rsidR="00E54F77">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arshall, 2009)</w:t>
      </w:r>
      <w:r w:rsidR="00E54F77">
        <w:rPr>
          <w:lang w:val="en-US"/>
        </w:rPr>
        <w:fldChar w:fldCharType="end"/>
      </w:r>
      <w:r w:rsidR="00E54F77">
        <w:rPr>
          <w:lang w:val="en-US"/>
        </w:rPr>
        <w:t xml:space="preserve">. </w:t>
      </w:r>
      <w:r w:rsidRPr="00105C10">
        <w:rPr>
          <w:lang w:val="en-US"/>
        </w:rPr>
        <w:t>The link between location and economic efficiency shows that industrial cluster formations can benefit the participants’ activities from positive externalities</w:t>
      </w:r>
      <w:r w:rsidR="00E612DB">
        <w:rPr>
          <w:lang w:val="en-US"/>
        </w:rPr>
        <w:t xml:space="preserve"> </w:t>
      </w:r>
      <w:r w:rsidR="00E612DB">
        <w:rPr>
          <w:lang w:val="en-US"/>
        </w:rPr>
        <w:fldChar w:fldCharType="begin"/>
      </w:r>
      <w:r w:rsidR="00E612DB">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2007)</w:t>
      </w:r>
      <w:r w:rsidR="00E612DB">
        <w:rPr>
          <w:lang w:val="en-US"/>
        </w:rPr>
        <w:fldChar w:fldCharType="end"/>
      </w:r>
      <w:r w:rsidRPr="00105C10">
        <w:rPr>
          <w:lang w:val="en-US"/>
        </w:rPr>
        <w:t>.</w:t>
      </w:r>
    </w:p>
    <w:p w14:paraId="387E216A" w14:textId="77777777" w:rsidR="00105C10" w:rsidRPr="00105C10" w:rsidRDefault="00105C10" w:rsidP="00105C10">
      <w:pPr>
        <w:spacing w:line="360" w:lineRule="auto"/>
        <w:rPr>
          <w:lang w:val="en-US"/>
        </w:rPr>
      </w:pPr>
      <w:r w:rsidRPr="00105C10">
        <w:rPr>
          <w:lang w:val="en-US"/>
        </w:rPr>
        <w:t xml:space="preserve">The </w:t>
      </w:r>
      <w:r w:rsidRPr="00E612DB">
        <w:rPr>
          <w:noProof/>
          <w:lang w:val="en-US"/>
        </w:rPr>
        <w:t>cluster</w:t>
      </w:r>
      <w:r w:rsidR="00E612DB">
        <w:rPr>
          <w:noProof/>
          <w:lang w:val="en-US"/>
        </w:rPr>
        <w:t>ing</w:t>
      </w:r>
      <w:r w:rsidRPr="00105C10">
        <w:rPr>
          <w:lang w:val="en-US"/>
        </w:rPr>
        <w:t xml:space="preserve"> phenomenon has attracted increased attention during the 1990s and 2000s </w:t>
      </w:r>
      <w:r w:rsidR="00E54F77">
        <w:rPr>
          <w:lang w:val="en-US"/>
        </w:rPr>
        <w:fldChar w:fldCharType="begin"/>
      </w:r>
      <w:r w:rsidR="00354750">
        <w:rPr>
          <w:lang w:val="en-US"/>
        </w:rPr>
        <w:instrText xml:space="preserve"> 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 </w:instrText>
      </w:r>
      <w:r w:rsidR="00E54F77">
        <w:rPr>
          <w:lang w:val="en-US"/>
        </w:rPr>
        <w:fldChar w:fldCharType="separate"/>
      </w:r>
      <w:r w:rsidR="00354750" w:rsidRPr="00354750">
        <w:rPr>
          <w:rFonts w:ascii="Times New Roman" w:hAnsi="Times New Roman" w:cs="Times New Roman"/>
          <w:lang w:val="en-US"/>
        </w:rPr>
        <w:t>(P. Maskell &amp; Kebir, 2005)</w:t>
      </w:r>
      <w:r w:rsidR="00E54F77">
        <w:rPr>
          <w:lang w:val="en-US"/>
        </w:rPr>
        <w:fldChar w:fldCharType="end"/>
      </w:r>
      <w:r w:rsidR="00FD48A6" w:rsidRPr="00105C10">
        <w:rPr>
          <w:lang w:val="en-US"/>
        </w:rPr>
        <w:t>.</w:t>
      </w:r>
      <w:r w:rsidR="00987046">
        <w:rPr>
          <w:lang w:val="en-US"/>
        </w:rPr>
        <w:t xml:space="preserve"> </w:t>
      </w:r>
      <w:r w:rsidR="00FD48A6">
        <w:rPr>
          <w:lang w:val="en-US"/>
        </w:rPr>
        <w:t>When</w:t>
      </w:r>
      <w:r w:rsidR="00FD48A6" w:rsidRPr="00105C10">
        <w:rPr>
          <w:lang w:val="en-US"/>
        </w:rPr>
        <w:t xml:space="preserve"> </w:t>
      </w:r>
      <w:r w:rsidRPr="00105C10">
        <w:rPr>
          <w:lang w:val="en-US"/>
        </w:rPr>
        <w:t xml:space="preserve">Porter (1990) introduced the “diamond model” to explain why particular industries become competitive in particular locations </w:t>
      </w:r>
      <w:r w:rsidR="00FD48A6">
        <w:rPr>
          <w:lang w:val="en-US"/>
        </w:rPr>
        <w:t xml:space="preserve">his </w:t>
      </w:r>
      <w:r w:rsidRPr="00105C10">
        <w:rPr>
          <w:lang w:val="en-US"/>
        </w:rPr>
        <w:t>approach that look</w:t>
      </w:r>
      <w:r w:rsidR="00FD48A6">
        <w:rPr>
          <w:lang w:val="en-US"/>
        </w:rPr>
        <w:t>ed</w:t>
      </w:r>
      <w:r w:rsidRPr="00105C10">
        <w:rPr>
          <w:lang w:val="en-US"/>
        </w:rPr>
        <w:t xml:space="preserve"> at geographically localized or clustered firms. According to Porter (1998), clusters represent a new way of thinking about</w:t>
      </w:r>
      <w:r w:rsidR="00E612DB">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 and defines: “Clusters are geographic concentrations of interconnected companies and institutions in a particular field. Clusters encompass an array of linked industries and other entities important to competition”</w:t>
      </w:r>
      <w:r w:rsidR="00E54F77">
        <w:rPr>
          <w:lang w:val="en-US"/>
        </w:rPr>
        <w:fldChar w:fldCharType="begin"/>
      </w:r>
      <w:r w:rsidR="00E54F77">
        <w:rPr>
          <w:lang w:val="en-US"/>
        </w:rPr>
        <w:instrText xml:space="preserve"> 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 p. 78)</w:t>
      </w:r>
      <w:r w:rsidR="00E54F77">
        <w:rPr>
          <w:lang w:val="en-US"/>
        </w:rPr>
        <w:fldChar w:fldCharType="end"/>
      </w:r>
      <w:r w:rsidR="00E54F77">
        <w:rPr>
          <w:lang w:val="en-US"/>
        </w:rPr>
        <w:t>.</w:t>
      </w:r>
    </w:p>
    <w:p w14:paraId="59D4B3A7" w14:textId="77777777" w:rsidR="00105C10" w:rsidRPr="00105C10" w:rsidRDefault="00105C10" w:rsidP="00105C10">
      <w:pPr>
        <w:spacing w:line="360" w:lineRule="auto"/>
        <w:rPr>
          <w:lang w:val="en-US"/>
        </w:rPr>
      </w:pPr>
      <w:r w:rsidRPr="00105C10">
        <w:rPr>
          <w:lang w:val="en-US"/>
        </w:rPr>
        <w:t xml:space="preserve">Porter (1990) claims that in order to understand competition and competitive advantage in the world of globalization, one </w:t>
      </w:r>
      <w:proofErr w:type="gramStart"/>
      <w:r w:rsidRPr="00105C10">
        <w:rPr>
          <w:lang w:val="en-US"/>
        </w:rPr>
        <w:t>need</w:t>
      </w:r>
      <w:proofErr w:type="gramEnd"/>
      <w:r w:rsidRPr="00105C10">
        <w:rPr>
          <w:lang w:val="en-US"/>
        </w:rPr>
        <w:t xml:space="preserve"> a good understanding of a cluster. More importantly, enduring competitive advantages in a global economy lie increasingly in local things</w:t>
      </w:r>
      <w:r w:rsidR="00E54F77">
        <w:rPr>
          <w:lang w:val="en-US"/>
        </w:rPr>
        <w:t xml:space="preserve"> such as knowledge, relationships and motivation </w:t>
      </w:r>
      <w:r w:rsidRPr="00105C10">
        <w:rPr>
          <w:lang w:val="en-US"/>
        </w:rPr>
        <w:t xml:space="preserve">that distant rivals cannot match </w:t>
      </w:r>
      <w:r w:rsidR="00E54F77">
        <w:rPr>
          <w:lang w:val="en-US"/>
        </w:rPr>
        <w:fldChar w:fldCharType="begin"/>
      </w:r>
      <w:r w:rsidR="00E54F7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w:t>
      </w:r>
      <w:r w:rsidR="00E54F77">
        <w:rPr>
          <w:lang w:val="en-US"/>
        </w:rPr>
        <w:fldChar w:fldCharType="end"/>
      </w:r>
      <w:r w:rsidR="00987046" w:rsidRPr="00105C10">
        <w:rPr>
          <w:lang w:val="en-US"/>
        </w:rPr>
        <w:t xml:space="preserve">. </w:t>
      </w:r>
      <w:r w:rsidRPr="00105C10">
        <w:rPr>
          <w:lang w:val="en-US"/>
        </w:rPr>
        <w:t xml:space="preserve">Many treatments of agglomeration </w:t>
      </w:r>
      <w:r w:rsidR="00E612DB">
        <w:rPr>
          <w:lang w:val="en-US"/>
        </w:rPr>
        <w:t>industries rely</w:t>
      </w:r>
      <w:r w:rsidRPr="00105C10">
        <w:rPr>
          <w:lang w:val="en-US"/>
        </w:rPr>
        <w:t xml:space="preserve"> on cost minimization due to proximity to inputs or proximity to markets</w:t>
      </w:r>
      <w:r w:rsidR="00E612DB">
        <w:rPr>
          <w:lang w:val="en-US"/>
        </w:rPr>
        <w:t xml:space="preserve"> </w:t>
      </w:r>
      <w:r w:rsidR="00E612DB">
        <w:rPr>
          <w:lang w:val="en-US"/>
        </w:rPr>
        <w:fldChar w:fldCharType="begin"/>
      </w:r>
      <w:r w:rsidR="00E612DB">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2000)</w:t>
      </w:r>
      <w:r w:rsidR="00E612DB">
        <w:rPr>
          <w:lang w:val="en-US"/>
        </w:rPr>
        <w:fldChar w:fldCharType="end"/>
      </w:r>
      <w:r w:rsidRPr="00105C10">
        <w:rPr>
          <w:lang w:val="en-US"/>
        </w:rPr>
        <w:t>. Technological development, easy access to markets and inputs make clusters a new way of thinking about national, state and local economies in enhancing competitiveness</w:t>
      </w:r>
      <w:r w:rsidR="00E612DB">
        <w:rPr>
          <w:lang w:val="en-US"/>
        </w:rPr>
        <w:t xml:space="preserve"> </w:t>
      </w:r>
      <w:r w:rsidR="00E612DB">
        <w:rPr>
          <w:lang w:val="en-US"/>
        </w:rPr>
        <w:fldChar w:fldCharType="begin"/>
      </w:r>
      <w:r w:rsidR="00E612DB">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612DB">
        <w:rPr>
          <w:lang w:val="en-US"/>
        </w:rPr>
        <w:fldChar w:fldCharType="separate"/>
      </w:r>
      <w:r w:rsidR="00E612DB" w:rsidRPr="0000265D">
        <w:rPr>
          <w:rFonts w:ascii="Times New Roman" w:hAnsi="Times New Roman" w:cs="Times New Roman"/>
          <w:lang w:val="en-US"/>
        </w:rPr>
        <w:t>(M E Porter, 1998)</w:t>
      </w:r>
      <w:r w:rsidR="00E612DB">
        <w:rPr>
          <w:lang w:val="en-US"/>
        </w:rPr>
        <w:fldChar w:fldCharType="end"/>
      </w:r>
      <w:r w:rsidR="006D19E3">
        <w:rPr>
          <w:lang w:val="en-US"/>
        </w:rPr>
        <w:t xml:space="preserve">. </w:t>
      </w:r>
      <w:r w:rsidR="00E612DB" w:rsidRPr="00E612DB">
        <w:rPr>
          <w:lang w:val="en-US"/>
        </w:rPr>
        <w:t>Globalization changed</w:t>
      </w:r>
      <w:r w:rsidR="00E612DB">
        <w:rPr>
          <w:lang w:val="en-US"/>
        </w:rPr>
        <w:t xml:space="preserve"> the way that companies compete</w:t>
      </w:r>
      <w:r w:rsidRPr="00105C10">
        <w:rPr>
          <w:lang w:val="en-US"/>
        </w:rPr>
        <w:t xml:space="preserve"> </w:t>
      </w:r>
      <w:r w:rsidR="00E612DB">
        <w:rPr>
          <w:lang w:val="en-US"/>
        </w:rPr>
        <w:t>a</w:t>
      </w:r>
      <w:r w:rsidR="00E035AE" w:rsidRPr="00105C10">
        <w:rPr>
          <w:lang w:val="en-US"/>
        </w:rPr>
        <w:t>s</w:t>
      </w:r>
      <w:r w:rsidRPr="00105C10">
        <w:rPr>
          <w:lang w:val="en-US"/>
        </w:rPr>
        <w:t xml:space="preserve"> resources referring to capital, technology, and other inputs can be efficiently sourced in global markets that firms can access immobile inputs via corporate networks </w:t>
      </w:r>
      <w:r w:rsidR="00E54F77">
        <w:rPr>
          <w:lang w:val="en-US"/>
        </w:rPr>
        <w:fldChar w:fldCharType="begin"/>
      </w:r>
      <w:r w:rsidR="00E54F7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ichael E. Porter, 2000)</w:t>
      </w:r>
      <w:r w:rsidR="00E54F77">
        <w:rPr>
          <w:lang w:val="en-US"/>
        </w:rPr>
        <w:fldChar w:fldCharType="end"/>
      </w:r>
      <w:r w:rsidR="00E54F77">
        <w:rPr>
          <w:lang w:val="en-US"/>
        </w:rPr>
        <w:t xml:space="preserve">. </w:t>
      </w:r>
    </w:p>
    <w:p w14:paraId="4FFCE6D5" w14:textId="77777777" w:rsidR="00105C10" w:rsidRPr="00105C10" w:rsidRDefault="00105C10" w:rsidP="00105C10">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sidR="00E54F77">
        <w:rPr>
          <w:lang w:val="en-US"/>
        </w:rPr>
        <w:fldChar w:fldCharType="begin"/>
      </w:r>
      <w:r w:rsidR="00E54F77">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ichael E. Porter, 2000)</w:t>
      </w:r>
      <w:r w:rsidR="00E54F77">
        <w:rPr>
          <w:lang w:val="en-US"/>
        </w:rPr>
        <w:fldChar w:fldCharType="end"/>
      </w:r>
      <w:r w:rsidRPr="00105C10">
        <w:rPr>
          <w:lang w:val="en-US"/>
        </w:rPr>
        <w:t>. The biota of the cluster affects the productivity of local companies as they are able to employ advanced technology and methods offering unique outputs</w:t>
      </w:r>
      <w:r w:rsidR="00E612DB">
        <w:rPr>
          <w:lang w:val="en-US"/>
        </w:rPr>
        <w:t xml:space="preserve"> </w:t>
      </w:r>
      <w:r w:rsidR="00E612DB">
        <w:rPr>
          <w:lang w:val="en-US"/>
        </w:rPr>
        <w:fldChar w:fldCharType="begin"/>
      </w:r>
      <w:r w:rsidR="00E612DB">
        <w:rPr>
          <w:lang w:val="en-US"/>
        </w:rPr>
        <w:instrText xml:space="preserve"> ADDIN ZOTERO_ITEM CSL_CITATION {"citationID":"ou273js35","properties":{"formattedCitation":"(M E Porter, 1998; Michael E. Porter, 2000)","plainCitation":"(M E Porter, 1998; Michael E. Porter, 2000)"},"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E612DB">
        <w:rPr>
          <w:lang w:val="en-US"/>
        </w:rPr>
        <w:fldChar w:fldCharType="separate"/>
      </w:r>
      <w:r w:rsidR="00E612DB" w:rsidRPr="0000265D">
        <w:rPr>
          <w:rFonts w:ascii="Times New Roman" w:hAnsi="Times New Roman" w:cs="Times New Roman"/>
          <w:lang w:val="en-US"/>
        </w:rPr>
        <w:t>(M E Porter, 1998; Michael E. Porter, 2000)</w:t>
      </w:r>
      <w:r w:rsidR="00E612DB">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Clusters represent a new kind of </w:t>
      </w:r>
      <w:r w:rsidRPr="00105C10">
        <w:rPr>
          <w:lang w:val="en-US"/>
        </w:rPr>
        <w:lastRenderedPageBreak/>
        <w:t xml:space="preserve">spatial organizational form as a new way of organizing the value chain that offers advantages in efficiency, effectiveness and flexibility </w:t>
      </w:r>
      <w:r w:rsidR="00E54F77">
        <w:rPr>
          <w:lang w:val="en-US"/>
        </w:rPr>
        <w:fldChar w:fldCharType="begin"/>
      </w:r>
      <w:r w:rsidR="00E54F77">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E Porter, 1998)</w:t>
      </w:r>
      <w:r w:rsidR="00E54F77">
        <w:rPr>
          <w:lang w:val="en-US"/>
        </w:rPr>
        <w:fldChar w:fldCharType="end"/>
      </w:r>
      <w:r w:rsidR="00E54F77">
        <w:rPr>
          <w:lang w:val="en-US"/>
        </w:rPr>
        <w:t xml:space="preserve">. </w:t>
      </w:r>
      <w:r w:rsidRPr="00105C10">
        <w:rPr>
          <w:lang w:val="en-US"/>
        </w:rPr>
        <w:t>Fertile ground is cultivated for new business creation using the value channels of existing structures in a productive and innovative business environment</w:t>
      </w:r>
      <w:r w:rsidR="00E612DB">
        <w:rPr>
          <w:lang w:val="en-US"/>
        </w:rPr>
        <w:t xml:space="preserve"> </w:t>
      </w:r>
      <w:r w:rsidR="00E612DB">
        <w:rPr>
          <w:lang w:val="en-US"/>
        </w:rPr>
        <w:fldChar w:fldCharType="begin"/>
      </w:r>
      <w:r w:rsidR="00E612DB">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Michael E. Porter, 1990)</w:t>
      </w:r>
      <w:r w:rsidR="00E612DB">
        <w:rPr>
          <w:lang w:val="en-US"/>
        </w:rPr>
        <w:fldChar w:fldCharType="end"/>
      </w:r>
      <w:r w:rsidRPr="00105C10">
        <w:rPr>
          <w:lang w:val="en-US"/>
        </w:rPr>
        <w:t>. In such an ecosystem companies, institutions and governments should wonder how should be configured to gain competitive success, economic development and prosperity</w:t>
      </w:r>
      <w:r w:rsidR="006D19E3">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sidR="00E612DB">
        <w:rPr>
          <w:lang w:val="en-US"/>
        </w:rPr>
        <w:t xml:space="preserve"> </w:t>
      </w:r>
      <w:r w:rsidR="00E612DB">
        <w:rPr>
          <w:lang w:val="en-US"/>
        </w:rPr>
        <w:fldChar w:fldCharType="begin"/>
      </w:r>
      <w:r w:rsidR="00E612DB">
        <w:rPr>
          <w:lang w:val="en-US"/>
        </w:rPr>
        <w:instrText xml:space="preserve"> ADDIN ZOTERO_ITEM CSL_CITATION {"citationID":"q1p3e1nb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612DB">
        <w:rPr>
          <w:lang w:val="en-US"/>
        </w:rPr>
        <w:fldChar w:fldCharType="separate"/>
      </w:r>
      <w:r w:rsidR="00E612DB" w:rsidRPr="00E612DB">
        <w:rPr>
          <w:rFonts w:ascii="Times New Roman" w:hAnsi="Times New Roman" w:cs="Times New Roman"/>
          <w:lang w:val="en-US"/>
        </w:rPr>
        <w:t>(Andersson et al., 2004)</w:t>
      </w:r>
      <w:r w:rsidR="00E612DB">
        <w:rPr>
          <w:lang w:val="en-US"/>
        </w:rPr>
        <w:fldChar w:fldCharType="end"/>
      </w:r>
      <w:r w:rsidRPr="00105C10">
        <w:rPr>
          <w:lang w:val="en-US"/>
        </w:rPr>
        <w:t>.</w:t>
      </w:r>
    </w:p>
    <w:p w14:paraId="34305910" w14:textId="77777777" w:rsidR="00105C10" w:rsidRPr="00105C10" w:rsidRDefault="00105C10" w:rsidP="00105C10">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sidR="00E54F77">
        <w:rPr>
          <w:lang w:val="en-US"/>
        </w:rPr>
        <w:fldChar w:fldCharType="begin"/>
      </w:r>
      <w:r w:rsidR="00E54F77">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E54F77">
        <w:rPr>
          <w:rFonts w:ascii="Cambria Math" w:hAnsi="Cambria Math" w:cs="Cambria Math"/>
          <w:lang w:val="en-US"/>
        </w:rPr>
        <w:instrText>‐</w:instrText>
      </w:r>
      <w:r w:rsidR="00E54F77">
        <w:rPr>
          <w:lang w:val="en-US"/>
        </w:rPr>
        <w:instrText>makers. Of the many ideas and concepts to have emerged from this new</w:instrText>
      </w:r>
      <w:r w:rsidR="00E54F77">
        <w:rPr>
          <w:rFonts w:ascii="Cambria Math" w:hAnsi="Cambria Math" w:cs="Cambria Math"/>
          <w:lang w:val="en-US"/>
        </w:rPr>
        <w:instrText>‐</w:instrText>
      </w:r>
      <w:r w:rsidR="00E54F77">
        <w:rPr>
          <w:lang w:val="en-US"/>
        </w:rPr>
        <w:instrText xml:space="preserve">found focus, Michael Porter's work on </w:instrText>
      </w:r>
      <w:r w:rsidR="00E54F77">
        <w:rPr>
          <w:rFonts w:ascii="Times New Roman" w:hAnsi="Times New Roman" w:cs="Times New Roman"/>
          <w:lang w:val="en-US"/>
        </w:rPr>
        <w:instrText>‘</w:instrText>
      </w:r>
      <w:r w:rsidR="00E54F77">
        <w:rPr>
          <w:lang w:val="en-US"/>
        </w:rPr>
        <w:instrText>clusters</w:instrText>
      </w:r>
      <w:r w:rsidR="00E54F77">
        <w:rPr>
          <w:rFonts w:ascii="Times New Roman" w:hAnsi="Times New Roman" w:cs="Times New Roman"/>
          <w:lang w:val="en-US"/>
        </w:rPr>
        <w:instrText>’</w:instrText>
      </w:r>
      <w:r w:rsidR="00E54F77">
        <w:rPr>
          <w:lang w:val="en-US"/>
        </w:rPr>
        <w:instrText xml:space="preserve"> has proved by far the most influential. His </w:instrText>
      </w:r>
      <w:r w:rsidR="00E54F77">
        <w:rPr>
          <w:rFonts w:ascii="Times New Roman" w:hAnsi="Times New Roman" w:cs="Times New Roman"/>
          <w:lang w:val="en-US"/>
        </w:rPr>
        <w:instrText>‘</w:instrText>
      </w:r>
      <w:r w:rsidR="00E54F77">
        <w:rPr>
          <w:lang w:val="en-US"/>
        </w:rPr>
        <w:instrText>cluster theory</w:instrText>
      </w:r>
      <w:r w:rsidR="00E54F77">
        <w:rPr>
          <w:rFonts w:ascii="Times New Roman" w:hAnsi="Times New Roman" w:cs="Times New Roman"/>
          <w:lang w:val="en-US"/>
        </w:rPr>
        <w:instrText>’</w:instrText>
      </w:r>
      <w:r w:rsidR="00E54F77">
        <w:rPr>
          <w:lang w:val="en-US"/>
        </w:rPr>
        <w:instrText xml:space="preserve"> has become the standard concept in the field, and policy</w:instrText>
      </w:r>
      <w:r w:rsidR="00E54F77">
        <w:rPr>
          <w:rFonts w:ascii="Cambria Math" w:hAnsi="Cambria Math" w:cs="Cambria Math"/>
          <w:lang w:val="en-US"/>
        </w:rPr>
        <w:instrText>‐</w:instrText>
      </w:r>
      <w:r w:rsidR="00E54F77">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E54F77">
        <w:rPr>
          <w:rFonts w:ascii="Cambria Math" w:hAnsi="Cambria Math" w:cs="Cambria Math"/>
          <w:lang w:val="en-US"/>
        </w:rPr>
        <w:instrText>‐</w:instrText>
      </w:r>
      <w:r w:rsidR="00E54F77">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artin &amp; Sunley, 2003)</w:t>
      </w:r>
      <w:r w:rsidR="00E54F77">
        <w:rPr>
          <w:lang w:val="en-US"/>
        </w:rPr>
        <w:fldChar w:fldCharType="end"/>
      </w:r>
      <w:r w:rsidR="00E54F77">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14:paraId="3DD592EE" w14:textId="77777777" w:rsidR="00105C10" w:rsidRDefault="00105C10" w:rsidP="00105C10">
      <w:pPr>
        <w:spacing w:line="360" w:lineRule="auto"/>
        <w:rPr>
          <w:lang w:val="en-US"/>
        </w:rPr>
      </w:pPr>
      <w:proofErr w:type="spellStart"/>
      <w:r w:rsidRPr="00105C10">
        <w:rPr>
          <w:lang w:val="en-US"/>
        </w:rPr>
        <w:t>Andersson</w:t>
      </w:r>
      <w:proofErr w:type="spellEnd"/>
      <w:r w:rsidRPr="00105C10">
        <w:rPr>
          <w:lang w:val="en-US"/>
        </w:rPr>
        <w:t xml:space="preserve"> et al. (2004) define a regional or localized cluster as a spatial agglomeration of similar and related economic activities that form a basis of a local milieu that may facilitate knowledge </w:t>
      </w:r>
      <w:proofErr w:type="gramStart"/>
      <w:r w:rsidRPr="00105C10">
        <w:rPr>
          <w:lang w:val="en-US"/>
        </w:rPr>
        <w:t>spill-over</w:t>
      </w:r>
      <w:proofErr w:type="gramEnd"/>
      <w:r w:rsidRPr="00105C10">
        <w:rPr>
          <w:lang w:val="en-US"/>
        </w:rPr>
        <w:t xml:space="preserve"> and stimulate various forms of learning and adaptation. </w:t>
      </w:r>
      <w:commentRangeStart w:id="50"/>
      <w:r w:rsidRPr="00105C10">
        <w:rPr>
          <w:lang w:val="en-US"/>
        </w:rPr>
        <w:t>There are many characteristics that can describe the dimension of a regional cluster such as the geographic scope, density, breadth, depth, activity base, and geographic span of sales, strength of competitive position, state of development, nature of technological activities, innovative capacity, and ownership structure</w:t>
      </w:r>
      <w:r w:rsidR="00E54F77">
        <w:rPr>
          <w:lang w:val="en-US"/>
        </w:rPr>
        <w:fldChar w:fldCharType="begin"/>
      </w:r>
      <w:r w:rsidR="00E54F77">
        <w:rPr>
          <w:lang w:val="en-US"/>
        </w:rPr>
        <w:instrText xml:space="preserve"> ADDIN ZOTERO_ITEM CSL_CITATION {"citationID":"1tkqifbvnv","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E54F77">
        <w:rPr>
          <w:lang w:val="en-US"/>
        </w:rPr>
        <w:fldChar w:fldCharType="separate"/>
      </w:r>
      <w:r w:rsidR="00E54F77" w:rsidRPr="00E54F77">
        <w:rPr>
          <w:rFonts w:ascii="Times New Roman" w:hAnsi="Times New Roman" w:cs="Times New Roman"/>
          <w:lang w:val="en-US"/>
        </w:rPr>
        <w:t>(M. J. Enright, 2001)</w:t>
      </w:r>
      <w:r w:rsidR="00E54F77">
        <w:rPr>
          <w:lang w:val="en-US"/>
        </w:rPr>
        <w:fldChar w:fldCharType="end"/>
      </w:r>
      <w:r w:rsidRPr="00105C10">
        <w:rPr>
          <w:lang w:val="en-US"/>
        </w:rPr>
        <w:t>. Those elements allow policy-makers and individuals to underst</w:t>
      </w:r>
      <w:r w:rsidR="00E612DB">
        <w:rPr>
          <w:lang w:val="en-US"/>
        </w:rPr>
        <w:t xml:space="preserve">and the structure of a cluster </w:t>
      </w:r>
      <w:r w:rsidRPr="00105C10">
        <w:rPr>
          <w:lang w:val="en-US"/>
        </w:rPr>
        <w:t>map</w:t>
      </w:r>
      <w:r w:rsidR="00E612DB">
        <w:rPr>
          <w:lang w:val="en-US"/>
        </w:rPr>
        <w:t>ping</w:t>
      </w:r>
      <w:r w:rsidRPr="00105C10">
        <w:rPr>
          <w:lang w:val="en-US"/>
        </w:rPr>
        <w:t xml:space="preserve"> the potentials and problems in a way that policies and strategies can be modified in the strategic planning for development.</w:t>
      </w:r>
      <w:commentRangeEnd w:id="50"/>
      <w:r w:rsidR="006D19E3">
        <w:rPr>
          <w:rStyle w:val="CommentReference"/>
        </w:rPr>
        <w:commentReference w:id="50"/>
      </w:r>
    </w:p>
    <w:p w14:paraId="45727F50" w14:textId="77777777" w:rsidR="00F15BCB" w:rsidRPr="00F15BCB" w:rsidRDefault="00603671" w:rsidP="00F15BCB">
      <w:pPr>
        <w:pStyle w:val="Heading1"/>
        <w:rPr>
          <w:lang w:val="en-US"/>
        </w:rPr>
      </w:pPr>
      <w:bookmarkStart w:id="51" w:name="_Toc459977489"/>
      <w:r>
        <w:rPr>
          <w:lang w:val="en-US"/>
        </w:rPr>
        <w:t>2.</w:t>
      </w:r>
      <w:r w:rsidR="004B121B">
        <w:rPr>
          <w:lang w:val="en-US"/>
        </w:rPr>
        <w:t>5</w:t>
      </w:r>
      <w:r w:rsidR="00F15BCB">
        <w:rPr>
          <w:lang w:val="en-US"/>
        </w:rPr>
        <w:t xml:space="preserve"> </w:t>
      </w:r>
      <w:r w:rsidR="00F15BCB" w:rsidRPr="00F15BCB">
        <w:rPr>
          <w:lang w:val="en-US"/>
        </w:rPr>
        <w:t>The cluster actors</w:t>
      </w:r>
      <w:bookmarkEnd w:id="51"/>
    </w:p>
    <w:p w14:paraId="548B0B82"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 </w:t>
      </w:r>
      <w:r w:rsidR="00E54F77">
        <w:rPr>
          <w:rFonts w:ascii="Times New Roman" w:eastAsia="Calibri" w:hAnsi="Times New Roman" w:cs="Times New Roman"/>
          <w:lang w:val="en-US"/>
        </w:rPr>
        <w:fldChar w:fldCharType="begin"/>
      </w:r>
      <w:r w:rsidR="00E54F77">
        <w:rPr>
          <w:rFonts w:ascii="Times New Roman" w:eastAsia="Calibri" w:hAnsi="Times New Roman" w:cs="Times New Roman"/>
          <w:lang w:val="en-US"/>
        </w:rPr>
        <w:instrText xml:space="preserve"> 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 </w:instrText>
      </w:r>
      <w:r w:rsidR="00E54F77">
        <w:rPr>
          <w:rFonts w:ascii="Times New Roman" w:eastAsia="Calibri" w:hAnsi="Times New Roman" w:cs="Times New Roman"/>
          <w:lang w:val="en-US"/>
        </w:rPr>
        <w:fldChar w:fldCharType="separate"/>
      </w:r>
      <w:r w:rsidR="00E54F77" w:rsidRPr="00E54F77">
        <w:rPr>
          <w:rFonts w:ascii="Times New Roman" w:hAnsi="Times New Roman" w:cs="Times New Roman"/>
          <w:lang w:val="en-US"/>
        </w:rPr>
        <w:t>(Michael E. Porter, 2000, p. 15)</w:t>
      </w:r>
      <w:r w:rsidR="00E54F77">
        <w:rPr>
          <w:rFonts w:ascii="Times New Roman" w:eastAsia="Calibri" w:hAnsi="Times New Roman" w:cs="Times New Roman"/>
          <w:lang w:val="en-US"/>
        </w:rPr>
        <w:fldChar w:fldCharType="end"/>
      </w:r>
      <w:r w:rsidR="00E54F77">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s to be more than single industries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hannels or </w:t>
      </w:r>
      <w:r w:rsidRPr="00F15BCB">
        <w:rPr>
          <w:rFonts w:ascii="Times New Roman" w:eastAsia="Calibri" w:hAnsi="Times New Roman" w:cs="Times New Roman"/>
          <w:lang w:val="en-US"/>
        </w:rPr>
        <w:lastRenderedPageBreak/>
        <w:t xml:space="preserve">customers and manufacturers of complementary products or companies related </w:t>
      </w:r>
      <w:r w:rsidR="00E612DB">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rade associations and other collective bodies but also foreign firms</w:t>
      </w:r>
      <w:r w:rsidR="00E612DB">
        <w:rPr>
          <w:rFonts w:ascii="Times New Roman" w:eastAsia="Calibri" w:hAnsi="Times New Roman" w:cs="Times New Roman"/>
          <w:lang w:val="en-US"/>
        </w:rPr>
        <w:t xml:space="preserve"> </w:t>
      </w:r>
      <w:r w:rsidR="00E612DB">
        <w:rPr>
          <w:rFonts w:ascii="Times New Roman" w:eastAsia="Calibri" w:hAnsi="Times New Roman" w:cs="Times New Roman"/>
          <w:lang w:val="en-US"/>
        </w:rPr>
        <w:fldChar w:fldCharType="begin"/>
      </w:r>
      <w:r w:rsidR="00E612DB">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E612DB">
        <w:rPr>
          <w:rFonts w:ascii="Times New Roman" w:eastAsia="Calibri" w:hAnsi="Times New Roman" w:cs="Times New Roman"/>
          <w:lang w:val="en-US"/>
        </w:rPr>
        <w:fldChar w:fldCharType="separate"/>
      </w:r>
      <w:r w:rsidR="00E612DB" w:rsidRPr="00E612DB">
        <w:rPr>
          <w:rFonts w:ascii="Times New Roman" w:hAnsi="Times New Roman" w:cs="Times New Roman"/>
          <w:lang w:val="en-US"/>
        </w:rPr>
        <w:t>(M E Porter, 1998)</w:t>
      </w:r>
      <w:r w:rsidR="00E612D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75456632" w14:textId="77777777" w:rsidR="00F15BCB" w:rsidRPr="00F15BCB" w:rsidRDefault="00F15BCB" w:rsidP="00F15BCB">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sidR="00212D41">
        <w:rPr>
          <w:rFonts w:ascii="Times New Roman" w:eastAsia="Calibri" w:hAnsi="Times New Roman" w:cs="Times New Roman"/>
          <w:lang w:val="en-US"/>
        </w:rPr>
        <w:t xml:space="preserve"> </w:t>
      </w:r>
      <w:r w:rsidR="00E54F77">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2qlcdkfbds","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E54F77">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Lindqvist, &amp; Ketels, 2003)</w:t>
      </w:r>
      <w:r w:rsidR="00E54F77">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in his analysis 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et al. (2003) cluster formation as is depicted in Figure</w:t>
      </w:r>
      <w:r w:rsidR="00212D41">
        <w:rPr>
          <w:rFonts w:ascii="Times New Roman" w:eastAsia="Calibri" w:hAnsi="Times New Roman" w:cs="Times New Roman"/>
          <w:lang w:val="en-US"/>
        </w:rPr>
        <w:t xml:space="preserve"> 3</w:t>
      </w:r>
      <w:r w:rsidRPr="00F15BCB">
        <w:rPr>
          <w:rFonts w:ascii="Times New Roman" w:eastAsia="Calibri" w:hAnsi="Times New Roman" w:cs="Times New Roman"/>
          <w:lang w:val="en-US"/>
        </w:rPr>
        <w:t xml:space="preserve">. </w:t>
      </w:r>
    </w:p>
    <w:p w14:paraId="026E828E" w14:textId="77777777" w:rsidR="00212D41"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this cluster configuration, companies are central in the system function as they are directly involved in cluster’s policies and actions.</w:t>
      </w:r>
      <w:r w:rsidRPr="00F15BCB">
        <w:rPr>
          <w:rFonts w:ascii="Calibri" w:eastAsia="Calibri" w:hAnsi="Calibri" w:cs="Times New Roman"/>
          <w:lang w:val="en-US"/>
        </w:rPr>
        <w:t xml:space="preserve"> </w:t>
      </w:r>
      <w:commentRangeStart w:id="52"/>
      <w:r w:rsidRPr="00F15BCB">
        <w:rPr>
          <w:rFonts w:ascii="Times New Roman" w:eastAsia="Calibri" w:hAnsi="Times New Roman" w:cs="Times New Roman"/>
          <w:lang w:val="en-US"/>
        </w:rPr>
        <w:t xml:space="preserve">The cluster firms in science-based clusters are based on new technology and knowledge, and to some extent they are spin-offs from universities and research institution </w:t>
      </w:r>
      <w:commentRangeEnd w:id="52"/>
      <w:r w:rsidR="00212D41">
        <w:rPr>
          <w:rStyle w:val="CommentReference"/>
        </w:rPr>
        <w:commentReference w:id="52"/>
      </w:r>
      <w:r w:rsidRPr="00F15BCB">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Isaksen &amp; Hauge,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They are the ones that translate the system inputs into value by employing labor units and contributing to the economy wealth</w:t>
      </w:r>
      <w:commentRangeEnd w:id="53"/>
      <w:r w:rsidR="008F0F22">
        <w:rPr>
          <w:rStyle w:val="CommentReference"/>
        </w:rPr>
        <w:commentReference w:id="53"/>
      </w:r>
      <w:r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Andersson et al., 2004)</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w:t>
      </w:r>
    </w:p>
    <w:p w14:paraId="649334C3"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et al., 2003)</w:t>
      </w:r>
      <w:r w:rsidR="00212D41">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212D41" w:rsidRPr="00212D41">
        <w:rPr>
          <w:rFonts w:ascii="Times New Roman"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4"/>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4"/>
      <w:r w:rsidR="0026379C">
        <w:rPr>
          <w:rStyle w:val="CommentReference"/>
        </w:rPr>
        <w:commentReference w:id="54"/>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 as market forces and not government decisions will determine the outcome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sidR="009C0381">
        <w:rPr>
          <w:rFonts w:ascii="Times New Roman" w:eastAsia="Calibri" w:hAnsi="Times New Roman" w:cs="Times New Roman"/>
          <w:lang w:val="en-US"/>
        </w:rPr>
        <w:t xml:space="preserve">successful without public involvement. </w:t>
      </w:r>
    </w:p>
    <w:p w14:paraId="7E5BF900"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or </w:t>
      </w:r>
      <w:r w:rsidRPr="00E612DB">
        <w:rPr>
          <w:rFonts w:ascii="Times New Roman" w:eastAsia="Calibri" w:hAnsi="Times New Roman" w:cs="Times New Roman"/>
          <w:noProof/>
          <w:lang w:val="en-US"/>
        </w:rPr>
        <w:t>Academia</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 by them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w:t>
      </w:r>
      <w:commentRangeStart w:id="55"/>
      <w:r w:rsidRPr="00F15BCB">
        <w:rPr>
          <w:rFonts w:ascii="Times New Roman" w:eastAsia="Calibri" w:hAnsi="Times New Roman" w:cs="Times New Roman"/>
          <w:lang w:val="en-US"/>
        </w:rPr>
        <w:t xml:space="preserve">but </w:t>
      </w:r>
      <w:r w:rsidRPr="00E612DB">
        <w:rPr>
          <w:rFonts w:ascii="Times New Roman" w:eastAsia="Calibri" w:hAnsi="Times New Roman" w:cs="Times New Roman"/>
          <w:noProof/>
          <w:lang w:val="en-US"/>
        </w:rPr>
        <w:t>except</w:t>
      </w:r>
      <w:r w:rsidRPr="00F15BCB">
        <w:rPr>
          <w:rFonts w:ascii="Times New Roman" w:eastAsia="Calibri" w:hAnsi="Times New Roman" w:cs="Times New Roman"/>
          <w:lang w:val="en-US"/>
        </w:rPr>
        <w:t xml:space="preserve"> financing Academia provides a constant flow of </w:t>
      </w:r>
      <w:r w:rsidRPr="00E612DB">
        <w:rPr>
          <w:rFonts w:ascii="Times New Roman" w:eastAsia="Calibri" w:hAnsi="Times New Roman" w:cs="Times New Roman"/>
          <w:noProof/>
          <w:lang w:val="en-US"/>
        </w:rPr>
        <w:t>high</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commentRangeEnd w:id="55"/>
      <w:r w:rsidR="009C0381">
        <w:rPr>
          <w:rStyle w:val="CommentReference"/>
        </w:rPr>
        <w:commentReference w:id="55"/>
      </w:r>
    </w:p>
    <w:p w14:paraId="296C75E1" w14:textId="77777777" w:rsidR="00212D41" w:rsidRDefault="00F15BCB" w:rsidP="00212D41">
      <w:pPr>
        <w:keepNext/>
        <w:spacing w:line="360" w:lineRule="auto"/>
      </w:pPr>
      <w:r w:rsidRPr="00F15BCB">
        <w:rPr>
          <w:rFonts w:ascii="Times New Roman" w:eastAsia="Calibri" w:hAnsi="Times New Roman" w:cs="Times New Roman"/>
          <w:noProof/>
          <w:lang w:val="en-US"/>
        </w:rPr>
        <w:lastRenderedPageBreak/>
        <w:drawing>
          <wp:inline distT="0" distB="0" distL="0" distR="0" wp14:anchorId="70BB00CA" wp14:editId="511A3C08">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40F2FC66" w14:textId="77777777" w:rsidR="00F15BCB" w:rsidRPr="00F15BCB" w:rsidRDefault="00212D41" w:rsidP="00212D41">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4</w:t>
      </w:r>
      <w:r>
        <w:fldChar w:fldCharType="end"/>
      </w:r>
      <w:r>
        <w:rPr>
          <w:lang w:val="en-US"/>
        </w:rPr>
        <w:t xml:space="preserve"> The </w:t>
      </w:r>
      <w:commentRangeStart w:id="56"/>
      <w:r>
        <w:rPr>
          <w:lang w:val="en-US"/>
        </w:rPr>
        <w:t>cluster actors</w:t>
      </w:r>
      <w:commentRangeEnd w:id="56"/>
      <w:r w:rsidR="001F63BF">
        <w:rPr>
          <w:rStyle w:val="CommentReference"/>
          <w:b w:val="0"/>
          <w:bCs w:val="0"/>
          <w:color w:val="auto"/>
        </w:rPr>
        <w:commentReference w:id="56"/>
      </w:r>
    </w:p>
    <w:p w14:paraId="44C9AFB8"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commentRangeStart w:id="57"/>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inancial actors – banks, insurance companies, public pension funds, investment f</w:t>
      </w:r>
      <w:r w:rsidRPr="009C0381">
        <w:rPr>
          <w:rFonts w:ascii="Times New Roman" w:eastAsia="Calibri" w:hAnsi="Times New Roman" w:cs="Times New Roman"/>
          <w:lang w:val="en-US"/>
        </w:rPr>
        <w:t>unds, business angels, venture capitalists- hold great competencies to the clustering process</w:t>
      </w:r>
      <w:r w:rsidRPr="00F15BCB">
        <w:rPr>
          <w:rFonts w:ascii="Times New Roman" w:eastAsia="Calibri" w:hAnsi="Times New Roman" w:cs="Times New Roman"/>
          <w:lang w:val="en-US"/>
        </w:rPr>
        <w:t xml:space="preserve">. </w:t>
      </w:r>
      <w:commentRangeEnd w:id="57"/>
      <w:r w:rsidR="009C0381">
        <w:rPr>
          <w:rStyle w:val="CommentReference"/>
        </w:rPr>
        <w:commentReference w:id="57"/>
      </w:r>
      <w:r w:rsidRPr="00F15BCB">
        <w:rPr>
          <w:rFonts w:ascii="Times New Roman" w:eastAsia="Calibri" w:hAnsi="Times New Roman" w:cs="Times New Roman"/>
          <w:lang w:val="en-US"/>
        </w:rPr>
        <w:t>Financial actors are unlikely to take the lead as they are generally unwilling to be exposed to high risk, howev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ir long-term approach coupled with a strong presence in local markets and </w:t>
      </w:r>
      <w:r w:rsidRPr="00E612DB">
        <w:rPr>
          <w:rFonts w:ascii="Times New Roman" w:eastAsia="Calibri" w:hAnsi="Times New Roman" w:cs="Times New Roman"/>
          <w:noProof/>
          <w:lang w:val="en-US"/>
        </w:rPr>
        <w:t>well</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developed</w:t>
      </w:r>
      <w:r w:rsidRPr="00F15BCB">
        <w:rPr>
          <w:rFonts w:ascii="Times New Roman" w:eastAsia="Calibri" w:hAnsi="Times New Roman" w:cs="Times New Roman"/>
          <w:lang w:val="en-US"/>
        </w:rPr>
        <w:t xml:space="preserve"> networks make them important players in cluster initiatives to make strategically decisive contribution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866F772" w14:textId="77777777" w:rsidR="00433D09" w:rsidRPr="008076BC" w:rsidRDefault="00F15BCB" w:rsidP="008076BC">
      <w:pPr>
        <w:spacing w:line="360" w:lineRule="auto"/>
        <w:rPr>
          <w:rFonts w:ascii="Times New Roman" w:eastAsia="Calibri" w:hAnsi="Times New Roman" w:cs="Times New Roman"/>
          <w:lang w:val="en-US"/>
        </w:rPr>
      </w:pPr>
      <w:commentRangeStart w:id="58"/>
      <w:r w:rsidRPr="00F15BCB">
        <w:rPr>
          <w:rFonts w:ascii="Times New Roman" w:eastAsia="Calibri" w:hAnsi="Times New Roman" w:cs="Times New Roman"/>
          <w:lang w:val="en-US"/>
        </w:rPr>
        <w:t>Institutions for Collaboration (IFCs) known as hybrid or ‘glue’ organizations are formal or informal actors promoting the interest of the cluster</w:t>
      </w:r>
      <w:commentRangeEnd w:id="58"/>
      <w:r w:rsidR="009C0381">
        <w:rPr>
          <w:rStyle w:val="CommentReference"/>
        </w:rPr>
        <w:commentReference w:id="58"/>
      </w:r>
      <w:r w:rsidRPr="00F15BCB">
        <w:rPr>
          <w:rFonts w:ascii="Times New Roman" w:eastAsia="Calibri" w:hAnsi="Times New Roman" w:cs="Times New Roman"/>
          <w:lang w:val="en-US"/>
        </w:rPr>
        <w:t xml:space="preserve">. Hybrid organizations include incubators (university-industry hybrid), trade associations or chambers of commerce (government-industry hybrid), and government councils e.g. research/science, innovation, etc., comprised of parts </w:t>
      </w:r>
      <w:r w:rsidR="00E612DB">
        <w:rPr>
          <w:rFonts w:ascii="Times New Roman" w:eastAsia="Calibri" w:hAnsi="Times New Roman" w:cs="Times New Roman"/>
          <w:noProof/>
          <w:lang w:val="en-US"/>
        </w:rPr>
        <w:t>of</w:t>
      </w:r>
      <w:r w:rsidRPr="00F15BCB">
        <w:rPr>
          <w:rFonts w:ascii="Times New Roman" w:eastAsia="Calibri" w:hAnsi="Times New Roman" w:cs="Times New Roman"/>
          <w:lang w:val="en-US"/>
        </w:rPr>
        <w:t xml:space="preserve"> all three government, industry, and academia elements of the Triple Helix structur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712F7C78" w14:textId="77777777" w:rsidR="00F15BCB" w:rsidRPr="00F15BCB" w:rsidRDefault="00603671" w:rsidP="00F15BCB">
      <w:pPr>
        <w:pStyle w:val="Heading1"/>
        <w:rPr>
          <w:rFonts w:eastAsia="Calibri"/>
          <w:color w:val="auto"/>
          <w:sz w:val="22"/>
          <w:szCs w:val="22"/>
          <w:lang w:val="en-US"/>
        </w:rPr>
      </w:pPr>
      <w:bookmarkStart w:id="59" w:name="_Toc459977490"/>
      <w:r>
        <w:rPr>
          <w:rFonts w:eastAsia="Calibri"/>
          <w:lang w:val="en-US"/>
        </w:rPr>
        <w:t>2.</w:t>
      </w:r>
      <w:r w:rsidR="004B121B">
        <w:rPr>
          <w:rFonts w:eastAsia="Calibri"/>
          <w:lang w:val="en-US"/>
        </w:rPr>
        <w:t>6</w:t>
      </w:r>
      <w:r w:rsidR="00F15BCB">
        <w:rPr>
          <w:rFonts w:eastAsia="Calibri"/>
          <w:lang w:val="en-US"/>
        </w:rPr>
        <w:t xml:space="preserve"> </w:t>
      </w:r>
      <w:r w:rsidR="00F15BCB" w:rsidRPr="00F15BCB">
        <w:rPr>
          <w:rFonts w:eastAsia="Calibri"/>
          <w:lang w:val="en-US"/>
        </w:rPr>
        <w:t>Cluster Characteristics</w:t>
      </w:r>
      <w:bookmarkEnd w:id="59"/>
    </w:p>
    <w:p w14:paraId="45C7004E" w14:textId="77777777" w:rsidR="00F15BCB" w:rsidRPr="00F15BCB" w:rsidRDefault="00F15BCB" w:rsidP="00F15BCB">
      <w:pPr>
        <w:spacing w:line="360" w:lineRule="auto"/>
        <w:rPr>
          <w:rFonts w:ascii="Times New Roman" w:eastAsia="Times New Roman" w:hAnsi="Times New Roman" w:cs="Times New Roman"/>
          <w:bCs/>
          <w:color w:val="000000"/>
          <w:lang w:val="en-US"/>
        </w:rPr>
      </w:pPr>
      <w:commentRangeStart w:id="60"/>
      <w:r w:rsidRPr="00F15BCB">
        <w:rPr>
          <w:rFonts w:ascii="Times New Roman" w:eastAsia="Times New Roman" w:hAnsi="Times New Roman" w:cs="Times New Roman"/>
          <w:bCs/>
          <w:color w:val="000000"/>
          <w:lang w:val="en-US"/>
        </w:rPr>
        <w:t xml:space="preserve">The geographic concentration of industries in regional clusters has been explored by a number of authors. </w:t>
      </w:r>
      <w:commentRangeEnd w:id="60"/>
      <w:r w:rsidRPr="00F15BCB">
        <w:rPr>
          <w:sz w:val="16"/>
          <w:szCs w:val="16"/>
        </w:rPr>
        <w:commentReference w:id="60"/>
      </w:r>
      <w:r w:rsidRPr="00F15BCB">
        <w:rPr>
          <w:rFonts w:ascii="Times New Roman" w:eastAsia="Times New Roman" w:hAnsi="Times New Roman" w:cs="Times New Roman"/>
          <w:bCs/>
          <w:color w:val="000000"/>
          <w:lang w:val="en-US"/>
        </w:rPr>
        <w:t xml:space="preserve">They </w:t>
      </w:r>
      <w:proofErr w:type="gramStart"/>
      <w:r w:rsidRPr="00F15BCB">
        <w:rPr>
          <w:rFonts w:ascii="Times New Roman" w:eastAsia="Times New Roman" w:hAnsi="Times New Roman" w:cs="Times New Roman"/>
          <w:bCs/>
          <w:color w:val="000000"/>
          <w:lang w:val="en-US"/>
        </w:rPr>
        <w:t>are  including</w:t>
      </w:r>
      <w:proofErr w:type="gramEnd"/>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61"/>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61"/>
      <w:r w:rsidRPr="00F15BCB">
        <w:rPr>
          <w:sz w:val="16"/>
          <w:szCs w:val="16"/>
        </w:rPr>
        <w:commentReference w:id="61"/>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7E637BC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lastRenderedPageBreak/>
        <w:t xml:space="preserve">According to Porter (1998, </w:t>
      </w:r>
      <w:r w:rsidRPr="00E612DB">
        <w:rPr>
          <w:rFonts w:ascii="Times New Roman" w:eastAsia="Calibri" w:hAnsi="Times New Roman" w:cs="Times New Roman"/>
          <w:noProof/>
          <w:lang w:val="en-US"/>
        </w:rPr>
        <w:t>2000)</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62"/>
      <w:r w:rsidRPr="00F15BCB">
        <w:rPr>
          <w:rFonts w:ascii="Times New Roman" w:eastAsia="Calibri" w:hAnsi="Times New Roman" w:cs="Times New Roman"/>
          <w:lang w:val="en-US"/>
        </w:rPr>
        <w:t xml:space="preserve">clusters affect competition </w:t>
      </w:r>
      <w:commentRangeEnd w:id="62"/>
      <w:r w:rsidRPr="00F15BCB">
        <w:rPr>
          <w:sz w:val="16"/>
          <w:szCs w:val="16"/>
        </w:rPr>
        <w:commentReference w:id="62"/>
      </w:r>
      <w:r w:rsidRPr="00F15BCB">
        <w:rPr>
          <w:rFonts w:ascii="Times New Roman" w:eastAsia="Calibri" w:hAnsi="Times New Roman"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63"/>
      <w:r w:rsidRPr="00F15BCB">
        <w:rPr>
          <w:rFonts w:ascii="Times New Roman" w:eastAsia="Calibri" w:hAnsi="Times New Roman" w:cs="Times New Roman"/>
          <w:lang w:val="en-US"/>
        </w:rPr>
        <w:t xml:space="preserve">The intensity of productivity, </w:t>
      </w:r>
      <w:r w:rsidRPr="00E612DB">
        <w:rPr>
          <w:rFonts w:ascii="Times New Roman" w:eastAsia="Calibri" w:hAnsi="Times New Roman" w:cs="Times New Roman"/>
          <w:noProof/>
          <w:lang w:val="en-US"/>
        </w:rPr>
        <w:t>innovation</w:t>
      </w:r>
      <w:r w:rsidR="00E612DB">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new business creation are the main advantages that cluster members can take advantage by participating in the industrial agglomeration.</w:t>
      </w:r>
      <w:commentRangeEnd w:id="63"/>
      <w:r w:rsidR="009C0381">
        <w:rPr>
          <w:rStyle w:val="CommentReference"/>
        </w:rPr>
        <w:commentReference w:id="63"/>
      </w:r>
    </w:p>
    <w:p w14:paraId="4990CADA"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w:t>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1998), being part of a cluster allow companies to operate more productively in sourcing inputs, in accessing information and technology but also easier cooperation with institutions. </w:t>
      </w:r>
      <w:commentRangeStart w:id="64"/>
      <w:r w:rsidRPr="00F15BCB">
        <w:rPr>
          <w:rFonts w:ascii="Times New Roman" w:eastAsia="Calibri" w:hAnsi="Times New Roman" w:cs="Times New Roman"/>
          <w:lang w:val="en-US"/>
        </w:rPr>
        <w:t>Firms can coordinate with the related industry to measure performance and to motivate improvement from the comparability of the results</w:t>
      </w:r>
      <w:commentRangeEnd w:id="64"/>
      <w:r w:rsidRPr="00F15BCB">
        <w:rPr>
          <w:sz w:val="16"/>
          <w:szCs w:val="16"/>
        </w:rPr>
        <w:commentReference w:id="64"/>
      </w:r>
      <w:r w:rsidRPr="00F15BCB">
        <w:rPr>
          <w:rFonts w:ascii="Times New Roman" w:eastAsia="Calibri" w:hAnsi="Times New Roman" w:cs="Times New Roman"/>
          <w:lang w:val="en-US"/>
        </w:rPr>
        <w:t xml:space="preserve">. </w:t>
      </w:r>
      <w:commentRangeStart w:id="65"/>
      <w:r w:rsidRPr="00F15BCB">
        <w:rPr>
          <w:rFonts w:ascii="Times New Roman" w:eastAsia="Calibri" w:hAnsi="Times New Roman"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65"/>
      <w:r w:rsidRPr="00F15BCB">
        <w:rPr>
          <w:sz w:val="16"/>
          <w:szCs w:val="16"/>
        </w:rPr>
        <w:commentReference w:id="65"/>
      </w:r>
    </w:p>
    <w:p w14:paraId="52C2D859" w14:textId="77777777" w:rsidR="00F15BCB" w:rsidRPr="00F15BCB" w:rsidRDefault="00F15BCB" w:rsidP="00F15BCB">
      <w:pPr>
        <w:spacing w:line="360" w:lineRule="auto"/>
        <w:rPr>
          <w:rFonts w:ascii="Times New Roman" w:eastAsia="Calibri" w:hAnsi="Times New Roman" w:cs="Times New Roman"/>
          <w:lang w:val="en-US"/>
        </w:rPr>
      </w:pPr>
      <w:commentRangeStart w:id="66"/>
      <w:r w:rsidRPr="00F15BCB">
        <w:rPr>
          <w:rFonts w:ascii="Times New Roman" w:eastAsia="Calibri" w:hAnsi="Times New Roman" w:cs="Times New Roman"/>
          <w:lang w:val="en-US"/>
        </w:rPr>
        <w:t xml:space="preserve">Communication is being facilitated among the actors in the cluster as the close informal relationships provide flexibility as an alternative tool for vertical integration. </w:t>
      </w:r>
      <w:commentRangeEnd w:id="66"/>
      <w:r w:rsidRPr="00F15BCB">
        <w:rPr>
          <w:sz w:val="16"/>
          <w:szCs w:val="16"/>
        </w:rPr>
        <w:commentReference w:id="66"/>
      </w:r>
      <w:r w:rsidRPr="00F15BCB">
        <w:rPr>
          <w:rFonts w:ascii="Times New Roman" w:eastAsia="Calibri" w:hAnsi="Times New Roman"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67"/>
      <w:r w:rsidRPr="00F15BCB">
        <w:rPr>
          <w:rFonts w:ascii="Times New Roman" w:eastAsia="Calibri" w:hAnsi="Times New Roman" w:cs="Times New Roman"/>
          <w:lang w:val="en-US"/>
        </w:rPr>
        <w:t xml:space="preserve">by one can boost the success of the others in a mutual dependent environment </w:t>
      </w:r>
      <w:commentRangeEnd w:id="67"/>
      <w:r w:rsidRPr="00F15BCB">
        <w:rPr>
          <w:sz w:val="16"/>
          <w:szCs w:val="16"/>
        </w:rPr>
        <w:commentReference w:id="67"/>
      </w:r>
      <w:r w:rsidRPr="00F15BCB">
        <w:rPr>
          <w:rFonts w:ascii="Times New Roman" w:eastAsia="Calibri" w:hAnsi="Times New Roman" w:cs="Times New Roman"/>
          <w:lang w:val="en-US"/>
        </w:rPr>
        <w:t xml:space="preserve">(M E Porter, 1998). </w:t>
      </w:r>
    </w:p>
    <w:p w14:paraId="17F2AF4B"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Other complementarities arise in marketing</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M E Porter, 1998)</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as the cluster often provide the reputation needed for the buyer to turn their attention </w:t>
      </w:r>
      <w:r w:rsidR="00E612DB">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a particular location. </w:t>
      </w:r>
      <w:commentRangeStart w:id="68"/>
      <w:r w:rsidRPr="00F15BCB">
        <w:rPr>
          <w:rFonts w:ascii="Times New Roman" w:eastAsia="Calibri" w:hAnsi="Times New Roman" w:cs="Times New Roman"/>
          <w:lang w:val="en-US"/>
        </w:rPr>
        <w:t>In this notion cluster members benefit from a variety of cluster exposition in marketing such as marketing campaigns and magazines, trade fairs and marketing delegations</w:t>
      </w:r>
      <w:commentRangeEnd w:id="68"/>
      <w:r w:rsidR="009C0381">
        <w:rPr>
          <w:rStyle w:val="CommentReference"/>
        </w:rPr>
        <w:commentReference w:id="68"/>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69"/>
      <w:r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commentRangeEnd w:id="69"/>
      <w:r w:rsidRPr="00F15BCB">
        <w:rPr>
          <w:sz w:val="16"/>
          <w:szCs w:val="16"/>
        </w:rPr>
        <w:commentReference w:id="69"/>
      </w:r>
      <w:r w:rsidRPr="00F15BCB">
        <w:rPr>
          <w:rFonts w:ascii="Times New Roman" w:eastAsia="Calibri" w:hAnsi="Times New Roman" w:cs="Times New Roman"/>
          <w:lang w:val="en-US"/>
        </w:rPr>
        <w:t xml:space="preserve"> As a result these complementarities can make buying from a cluster more attractive for </w:t>
      </w:r>
      <w:r w:rsidRPr="00E612DB">
        <w:rPr>
          <w:rFonts w:ascii="Times New Roman" w:eastAsia="Calibri" w:hAnsi="Times New Roman" w:cs="Times New Roman"/>
          <w:noProof/>
          <w:lang w:val="en-US"/>
        </w:rPr>
        <w:t>costumers</w:t>
      </w:r>
      <w:r w:rsidRPr="00F15BCB">
        <w:rPr>
          <w:rFonts w:ascii="Times New Roman" w:eastAsia="Calibri" w:hAnsi="Times New Roman" w:cs="Times New Roman"/>
          <w:lang w:val="en-US"/>
        </w:rPr>
        <w:t xml:space="preserve"> (M E Porter, 1998) a factor that contributes to cluster productivity. </w:t>
      </w:r>
      <w:commentRangeStart w:id="70"/>
      <w:r w:rsidRPr="00F15BCB">
        <w:rPr>
          <w:rFonts w:ascii="Times New Roman" w:eastAsia="Calibri" w:hAnsi="Times New Roman"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70"/>
      <w:r w:rsidRPr="00F15BCB">
        <w:rPr>
          <w:sz w:val="16"/>
          <w:szCs w:val="16"/>
        </w:rPr>
        <w:commentReference w:id="70"/>
      </w:r>
    </w:p>
    <w:p w14:paraId="543B855F" w14:textId="77777777" w:rsidR="00F15BCB" w:rsidRPr="00582198" w:rsidRDefault="004B121B" w:rsidP="00603671">
      <w:pPr>
        <w:pStyle w:val="Heading1"/>
        <w:rPr>
          <w:rFonts w:eastAsia="Times New Roman"/>
          <w:lang w:val="en-US"/>
        </w:rPr>
      </w:pPr>
      <w:bookmarkStart w:id="71" w:name="_Toc456874858"/>
      <w:bookmarkStart w:id="72" w:name="_Toc457211228"/>
      <w:bookmarkStart w:id="73" w:name="_Toc459977491"/>
      <w:r>
        <w:rPr>
          <w:rFonts w:eastAsia="Times New Roman"/>
          <w:lang w:val="en-US"/>
        </w:rPr>
        <w:lastRenderedPageBreak/>
        <w:t>2.6.1</w:t>
      </w:r>
      <w:r w:rsidR="00F15BCB" w:rsidRPr="00582198">
        <w:rPr>
          <w:rFonts w:eastAsia="Times New Roman"/>
          <w:lang w:val="en-US"/>
        </w:rPr>
        <w:t>Geographical proximity</w:t>
      </w:r>
      <w:bookmarkEnd w:id="71"/>
      <w:bookmarkEnd w:id="72"/>
      <w:bookmarkEnd w:id="73"/>
    </w:p>
    <w:p w14:paraId="0A785F0A" w14:textId="77777777" w:rsidR="00F15BCB" w:rsidRPr="00F15BCB" w:rsidRDefault="00F15BCB" w:rsidP="00F15BCB">
      <w:pPr>
        <w:spacing w:line="360" w:lineRule="auto"/>
        <w:rPr>
          <w:rFonts w:ascii="Times New Roman" w:eastAsia="Calibri" w:hAnsi="Times New Roman" w:cs="Times New Roman"/>
          <w:lang w:val="en-US"/>
        </w:rPr>
      </w:pPr>
      <w:commentRangeStart w:id="74"/>
      <w:r w:rsidRPr="00F15BCB">
        <w:rPr>
          <w:rFonts w:ascii="Times New Roman" w:eastAsia="Calibri" w:hAnsi="Times New Roman" w:cs="Times New Roman"/>
          <w:lang w:val="en-US"/>
        </w:rPr>
        <w:t xml:space="preserve">One of the most important and sometimes obvious </w:t>
      </w:r>
      <w:proofErr w:type="gramStart"/>
      <w:r w:rsidRPr="00F15BCB">
        <w:rPr>
          <w:rFonts w:ascii="Times New Roman" w:eastAsia="Calibri" w:hAnsi="Times New Roman" w:cs="Times New Roman"/>
          <w:lang w:val="en-US"/>
        </w:rPr>
        <w:t>characteristic</w:t>
      </w:r>
      <w:proofErr w:type="gramEnd"/>
      <w:r w:rsidRPr="00F15BCB">
        <w:rPr>
          <w:rFonts w:ascii="Times New Roman" w:eastAsia="Calibri" w:hAnsi="Times New Roman" w:cs="Times New Roman"/>
          <w:lang w:val="en-US"/>
        </w:rPr>
        <w:t xml:space="preserve"> of clusters is the geographical proximity of the cluster members as they are always located in a close proximity to each other</w:t>
      </w:r>
      <w:commentRangeEnd w:id="74"/>
      <w:r w:rsidRPr="00F15BCB">
        <w:rPr>
          <w:sz w:val="16"/>
          <w:szCs w:val="16"/>
        </w:rPr>
        <w:commentReference w:id="74"/>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46E2A7B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14:paraId="00493AAE" w14:textId="77777777" w:rsidR="00F15BCB" w:rsidRPr="00582198" w:rsidRDefault="004B121B" w:rsidP="00603671">
      <w:pPr>
        <w:pStyle w:val="Heading1"/>
        <w:rPr>
          <w:rFonts w:eastAsia="Calibri"/>
          <w:lang w:val="en-US"/>
        </w:rPr>
      </w:pPr>
      <w:bookmarkStart w:id="75" w:name="_Toc456874859"/>
      <w:bookmarkStart w:id="76" w:name="_Toc457211229"/>
      <w:bookmarkStart w:id="77" w:name="_Toc459977492"/>
      <w:r>
        <w:rPr>
          <w:rFonts w:eastAsia="Calibri"/>
          <w:lang w:val="en-US"/>
        </w:rPr>
        <w:t xml:space="preserve">2.6.2 </w:t>
      </w:r>
      <w:r w:rsidR="00F15BCB" w:rsidRPr="00582198">
        <w:rPr>
          <w:rFonts w:eastAsia="Calibri"/>
          <w:lang w:val="en-US"/>
        </w:rPr>
        <w:t>Internal competition and co-operation</w:t>
      </w:r>
      <w:bookmarkEnd w:id="75"/>
      <w:bookmarkEnd w:id="76"/>
      <w:bookmarkEnd w:id="77"/>
    </w:p>
    <w:p w14:paraId="145CC9DB"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78"/>
      <w:r w:rsidRPr="00F15BCB">
        <w:rPr>
          <w:rFonts w:ascii="Times New Roman" w:eastAsia="Calibri" w:hAnsi="Times New Roman" w:cs="Times New Roman"/>
          <w:lang w:val="en-US"/>
        </w:rPr>
        <w:t>Competition makes firms to chase better performance and co-operation to take advantage of economies of scale.</w:t>
      </w:r>
      <w:r w:rsidRPr="00F15BCB">
        <w:rPr>
          <w:rFonts w:ascii="Calibri" w:eastAsia="Calibri" w:hAnsi="Calibri" w:cs="Times New Roman"/>
          <w:lang w:val="en-US"/>
        </w:rPr>
        <w:t xml:space="preserve"> </w:t>
      </w:r>
      <w:commentRangeEnd w:id="78"/>
      <w:r w:rsidR="00C72197">
        <w:rPr>
          <w:rStyle w:val="CommentReference"/>
        </w:rPr>
        <w:commentReference w:id="78"/>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9"/>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79"/>
      <w:r w:rsidR="00C72197">
        <w:rPr>
          <w:rStyle w:val="CommentReference"/>
        </w:rPr>
        <w:commentReference w:id="79"/>
      </w:r>
      <w:r w:rsidRPr="00F15BCB">
        <w:rPr>
          <w:rFonts w:ascii="Times New Roman" w:eastAsia="Calibri" w:hAnsi="Times New Roman" w:cs="Times New Roman"/>
          <w:lang w:val="en-US"/>
        </w:rPr>
        <w:t xml:space="preserve">. Peer pressure amplifies competitive pressure within a clust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80"/>
      <w:r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commentRangeEnd w:id="80"/>
      <w:r w:rsidR="00C72197">
        <w:rPr>
          <w:rStyle w:val="CommentReference"/>
        </w:rPr>
        <w:commentReference w:id="80"/>
      </w:r>
      <w:r w:rsidRPr="00F15BCB">
        <w:rPr>
          <w:rFonts w:ascii="Times New Roman" w:eastAsia="Calibri" w:hAnsi="Times New Roman" w:cs="Times New Roman"/>
          <w:lang w:val="en-US"/>
        </w:rPr>
        <w:t xml:space="preserve">. </w:t>
      </w:r>
    </w:p>
    <w:p w14:paraId="46B88338" w14:textId="77777777" w:rsidR="00F15BCB" w:rsidRPr="00F15BCB" w:rsidRDefault="00F15BCB" w:rsidP="00F15BCB">
      <w:pPr>
        <w:spacing w:line="360" w:lineRule="auto"/>
        <w:rPr>
          <w:rFonts w:ascii="Times New Roman" w:eastAsia="Calibri" w:hAnsi="Times New Roman" w:cs="Times New Roman"/>
          <w:lang w:val="en-US"/>
        </w:rPr>
      </w:pPr>
      <w:commentRangeStart w:id="8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81"/>
      <w:r w:rsidR="00C72197">
        <w:rPr>
          <w:rStyle w:val="CommentReference"/>
        </w:rPr>
        <w:commentReference w:id="81"/>
      </w:r>
      <w:r w:rsidRPr="00F15BCB">
        <w:rPr>
          <w:rFonts w:ascii="Times New Roman" w:eastAsia="Calibri" w:hAnsi="Times New Roman" w:cs="Times New Roman"/>
          <w:lang w:val="en-US"/>
        </w:rPr>
        <w:t xml:space="preserve">. </w:t>
      </w:r>
      <w:commentRangeStart w:id="82"/>
      <w:r w:rsidRPr="00F15BCB">
        <w:rPr>
          <w:rFonts w:ascii="Times New Roman" w:eastAsia="Calibri" w:hAnsi="Times New Roman" w:cs="Times New Roman"/>
          <w:lang w:val="en-US"/>
        </w:rPr>
        <w:t>Companies must participate actively and establish a significant local presence cultivating personal relationships with the environment</w:t>
      </w:r>
      <w:proofErr w:type="gramStart"/>
      <w:r w:rsidRPr="00F15BCB">
        <w:rPr>
          <w:rFonts w:ascii="Times New Roman" w:eastAsia="Calibri" w:hAnsi="Times New Roman" w:cs="Times New Roman"/>
          <w:lang w:val="en-US"/>
        </w:rPr>
        <w:t>,  a</w:t>
      </w:r>
      <w:proofErr w:type="gramEnd"/>
      <w:r w:rsidRPr="00F15BCB">
        <w:rPr>
          <w:rFonts w:ascii="Times New Roman" w:eastAsia="Calibri" w:hAnsi="Times New Roman" w:cs="Times New Roman"/>
          <w:lang w:val="en-US"/>
        </w:rPr>
        <w:t xml:space="preserve">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82"/>
      <w:r w:rsidR="00C72197">
        <w:rPr>
          <w:rStyle w:val="CommentReference"/>
        </w:rPr>
        <w:commentReference w:id="82"/>
      </w:r>
    </w:p>
    <w:p w14:paraId="2F8EC714" w14:textId="77777777" w:rsidR="00F15BCB" w:rsidRPr="00582198" w:rsidRDefault="004B121B" w:rsidP="00603671">
      <w:pPr>
        <w:pStyle w:val="Heading1"/>
        <w:rPr>
          <w:rFonts w:eastAsia="Calibri"/>
          <w:lang w:val="en-US"/>
        </w:rPr>
      </w:pPr>
      <w:bookmarkStart w:id="83" w:name="_Toc456874860"/>
      <w:bookmarkStart w:id="84" w:name="_Toc457211230"/>
      <w:bookmarkStart w:id="85" w:name="_Toc459977493"/>
      <w:r>
        <w:rPr>
          <w:rFonts w:eastAsia="Calibri"/>
          <w:lang w:val="en-US"/>
        </w:rPr>
        <w:t xml:space="preserve">2.6.3 </w:t>
      </w:r>
      <w:r w:rsidR="00F15BCB" w:rsidRPr="00582198">
        <w:rPr>
          <w:rFonts w:eastAsia="Calibri"/>
          <w:lang w:val="en-US"/>
        </w:rPr>
        <w:t>capital and trust</w:t>
      </w:r>
      <w:bookmarkEnd w:id="83"/>
      <w:bookmarkEnd w:id="84"/>
      <w:bookmarkEnd w:id="85"/>
    </w:p>
    <w:p w14:paraId="13781E1D" w14:textId="77777777" w:rsidR="00F15BCB" w:rsidRPr="00F15BCB" w:rsidRDefault="00F15BCB" w:rsidP="00F15BCB">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sidR="00C72197">
        <w:rPr>
          <w:rFonts w:ascii="Times New Roman" w:eastAsia="Calibri" w:hAnsi="Times New Roman" w:cs="Times New Roman"/>
          <w:lang w:val="en-US"/>
        </w:rPr>
        <w:t>l</w:t>
      </w:r>
      <w:r w:rsidRPr="00F15BCB">
        <w:rPr>
          <w:rFonts w:ascii="Times New Roman" w:eastAsia="Calibri" w:hAnsi="Times New Roman" w:cs="Times New Roman"/>
          <w:lang w:val="en-US"/>
        </w:rPr>
        <w:t xml:space="preserve">. </w:t>
      </w:r>
      <w:commentRangeStart w:id="86"/>
      <w:commentRangeStart w:id="87"/>
      <w:r w:rsidRPr="00F15BCB">
        <w:rPr>
          <w:rFonts w:ascii="Times New Roman" w:eastAsia="Calibri" w:hAnsi="Times New Roman" w:cs="Times New Roman"/>
          <w:lang w:val="en-US"/>
        </w:rPr>
        <w:t xml:space="preserve">Physical and financial capital consists e.g. of machinery, components, and digitized information. </w:t>
      </w:r>
      <w:commentRangeEnd w:id="86"/>
      <w:r w:rsidR="00C72197">
        <w:rPr>
          <w:rStyle w:val="CommentReference"/>
        </w:rPr>
        <w:commentReference w:id="86"/>
      </w:r>
      <w:r w:rsidRPr="00F15BCB">
        <w:rPr>
          <w:rFonts w:ascii="Times New Roman" w:eastAsia="Calibri" w:hAnsi="Times New Roman" w:cs="Times New Roman"/>
          <w:lang w:val="en-US"/>
        </w:rPr>
        <w:t xml:space="preserve">Human capital consists of e.g. skilled workers, scientists, and expatriates. Social capital is embedded in local cultures and institutions, consisting of e.g. personal networks and </w:t>
      </w:r>
      <w:r w:rsidRPr="00F15BCB">
        <w:rPr>
          <w:rFonts w:ascii="Times New Roman" w:eastAsia="Calibri" w:hAnsi="Times New Roman" w:cs="Times New Roman"/>
          <w:lang w:val="en-US"/>
        </w:rPr>
        <w:lastRenderedPageBreak/>
        <w:t>institutions for collaboration</w:t>
      </w:r>
      <w:commentRangeEnd w:id="87"/>
      <w:r w:rsidR="00C72197">
        <w:rPr>
          <w:rStyle w:val="CommentReference"/>
        </w:rPr>
        <w:commentReference w:id="87"/>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Social glue binds clusters toge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rsidRPr="00F15BCB">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Pr="00F15BCB">
        <w:rPr>
          <w:rFonts w:ascii="Times New Roman" w:eastAsia="Calibri" w:hAnsi="Times New Roman" w:cs="Times New Roman"/>
          <w:lang w:val="en-US"/>
        </w:rPr>
        <w:fldChar w:fldCharType="separate"/>
      </w:r>
      <w:r w:rsidR="00354750" w:rsidRPr="003D5157">
        <w:rPr>
          <w:rFonts w:ascii="Times New Roman" w:hAnsi="Times New Roman" w:cs="Times New Roman"/>
          <w:lang w:val="en-US"/>
        </w:rPr>
        <w:t>(Annalee Saxenian,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Start w:id="88"/>
      <w:r w:rsidRPr="00F15BCB">
        <w:rPr>
          <w:rFonts w:ascii="Times New Roman" w:eastAsia="Calibri" w:hAnsi="Times New Roman" w:cs="Times New Roman"/>
          <w:lang w:val="en-US"/>
        </w:rPr>
        <w:t xml:space="preserve"> Thus most relations between companies in an industrial concentration are not ideally formed.</w:t>
      </w:r>
      <w:commentRangeEnd w:id="88"/>
      <w:r w:rsidR="003B73F9">
        <w:rPr>
          <w:rStyle w:val="CommentReference"/>
        </w:rPr>
        <w:commentReference w:id="88"/>
      </w:r>
    </w:p>
    <w:p w14:paraId="0227FBD5"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rust is one of those rare assets, like loyalty and goodwill, which have a value but no price, as it cannot be bough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2F4BDD2" w14:textId="77777777" w:rsidR="00F15BCB" w:rsidRPr="00582198" w:rsidRDefault="004B121B" w:rsidP="00603671">
      <w:pPr>
        <w:pStyle w:val="Heading1"/>
        <w:rPr>
          <w:rFonts w:eastAsia="Calibri"/>
          <w:lang w:val="en-US"/>
        </w:rPr>
      </w:pPr>
      <w:bookmarkStart w:id="89" w:name="_Toc456874861"/>
      <w:bookmarkStart w:id="90" w:name="_Toc457211231"/>
      <w:bookmarkStart w:id="91" w:name="_Toc459977494"/>
      <w:r>
        <w:rPr>
          <w:rFonts w:eastAsia="Calibri"/>
          <w:lang w:val="en-US"/>
        </w:rPr>
        <w:t xml:space="preserve">2.6.4 </w:t>
      </w:r>
      <w:r w:rsidR="00F15BCB" w:rsidRPr="00582198">
        <w:rPr>
          <w:rFonts w:eastAsia="Calibri"/>
          <w:lang w:val="en-US"/>
        </w:rPr>
        <w:t>Leadership</w:t>
      </w:r>
      <w:bookmarkEnd w:id="89"/>
      <w:bookmarkEnd w:id="90"/>
      <w:r w:rsidR="003B73F9">
        <w:rPr>
          <w:rFonts w:eastAsia="Calibri"/>
          <w:lang w:val="en-US"/>
        </w:rPr>
        <w:t>-Entrepreneurship</w:t>
      </w:r>
      <w:bookmarkEnd w:id="91"/>
      <w:r w:rsidR="003B73F9">
        <w:rPr>
          <w:rFonts w:eastAsia="Calibri"/>
          <w:lang w:val="en-US"/>
        </w:rPr>
        <w:t xml:space="preserve"> </w:t>
      </w:r>
      <w:r w:rsidR="00F15BCB" w:rsidRPr="00582198">
        <w:rPr>
          <w:rFonts w:eastAsia="Calibri"/>
          <w:lang w:val="en-US"/>
        </w:rPr>
        <w:t xml:space="preserve"> </w:t>
      </w:r>
    </w:p>
    <w:p w14:paraId="1222F7E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eneur, or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hich will take the role of a broker matching the competencies of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universities and government agencies on a continuous basis.</w:t>
      </w:r>
      <w:commentRangeStart w:id="92"/>
      <w:r w:rsidRPr="00F15BCB">
        <w:rPr>
          <w:rFonts w:ascii="Calibri" w:eastAsia="Calibri" w:hAnsi="Calibri" w:cs="Times New Roman"/>
          <w:lang w:val="en-US"/>
        </w:rPr>
        <w:t xml:space="preserve"> </w:t>
      </w:r>
      <w:r w:rsidR="003B73F9" w:rsidRPr="00F15BCB">
        <w:rPr>
          <w:rFonts w:ascii="Times New Roman" w:eastAsia="Calibri" w:hAnsi="Times New Roman" w:cs="Times New Roman"/>
          <w:lang w:val="en-US"/>
        </w:rPr>
        <w:t>A</w:t>
      </w:r>
      <w:r w:rsidRPr="00F15BCB">
        <w:rPr>
          <w:rFonts w:ascii="Times New Roman" w:eastAsia="Calibri" w:hAnsi="Times New Roman" w:cs="Times New Roman"/>
          <w:lang w:val="en-US"/>
        </w:rPr>
        <w:t xml:space="preserve">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92"/>
      <w:r w:rsidR="003B73F9">
        <w:rPr>
          <w:rStyle w:val="CommentReference"/>
        </w:rPr>
        <w:commentReference w:id="92"/>
      </w:r>
      <w:r w:rsidRPr="00F15BCB">
        <w:rPr>
          <w:rFonts w:ascii="Times New Roman" w:eastAsia="Calibri" w:hAnsi="Times New Roman" w:cs="Times New Roman"/>
          <w:lang w:val="en-US"/>
        </w:rPr>
        <w:t>. Clusters are often initiated by a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ith leadership later taken over by a hired cluster facilitato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0a7ltv8l","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Sölvell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93"/>
      <w:r w:rsidRPr="00F15BCB">
        <w:rPr>
          <w:rFonts w:ascii="Times New Roman" w:eastAsia="Calibri" w:hAnsi="Times New Roman" w:cs="Times New Roman"/>
          <w:lang w:val="en-US"/>
        </w:rPr>
        <w:t xml:space="preserve">Leaders can be people committed to the local </w:t>
      </w:r>
      <w:proofErr w:type="gramStart"/>
      <w:r w:rsidRPr="00F15BCB">
        <w:rPr>
          <w:rFonts w:ascii="Times New Roman" w:eastAsia="Calibri" w:hAnsi="Times New Roman" w:cs="Times New Roman"/>
          <w:lang w:val="en-US"/>
        </w:rPr>
        <w:t>area acquiring</w:t>
      </w:r>
      <w:proofErr w:type="gramEnd"/>
      <w:r w:rsidRPr="00F15BCB">
        <w:rPr>
          <w:rFonts w:ascii="Times New Roman" w:eastAsia="Calibri" w:hAnsi="Times New Roman" w:cs="Times New Roman"/>
          <w:lang w:val="en-US"/>
        </w:rPr>
        <w:t xml:space="preserve">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w:t>
      </w:r>
      <w:r w:rsidR="00E45E59" w:rsidRPr="00E612DB">
        <w:rPr>
          <w:rFonts w:ascii="Times New Roman" w:eastAsia="Calibri" w:hAnsi="Times New Roman" w:cs="Times New Roman"/>
          <w:noProof/>
          <w:lang w:val="en-US"/>
        </w:rPr>
        <w:t>s</w:t>
      </w:r>
      <w:r w:rsidRPr="00F15BCB">
        <w:rPr>
          <w:rFonts w:ascii="Times New Roman" w:eastAsia="Calibri" w:hAnsi="Times New Roman" w:cs="Times New Roman"/>
          <w:lang w:val="en-US"/>
        </w:rPr>
        <w:t xml:space="preserve"> have to round experiences from outside of the cluster. </w:t>
      </w:r>
      <w:commentRangeEnd w:id="93"/>
      <w:r w:rsidR="003B73F9">
        <w:rPr>
          <w:rStyle w:val="CommentReference"/>
        </w:rPr>
        <w:commentReference w:id="93"/>
      </w:r>
    </w:p>
    <w:p w14:paraId="628D6F39"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66F0C5C8" w14:textId="77777777" w:rsidR="00F15BCB" w:rsidRPr="00582198" w:rsidRDefault="004B121B" w:rsidP="00603671">
      <w:pPr>
        <w:pStyle w:val="Heading1"/>
        <w:rPr>
          <w:rFonts w:eastAsia="Calibri"/>
          <w:lang w:val="en-US"/>
        </w:rPr>
      </w:pPr>
      <w:bookmarkStart w:id="94" w:name="_Toc456874862"/>
      <w:bookmarkStart w:id="95" w:name="_Toc457211232"/>
      <w:bookmarkStart w:id="96" w:name="_Toc459977495"/>
      <w:r>
        <w:rPr>
          <w:rFonts w:eastAsia="Calibri"/>
          <w:lang w:val="en-US"/>
        </w:rPr>
        <w:lastRenderedPageBreak/>
        <w:t xml:space="preserve">2.6.5 </w:t>
      </w:r>
      <w:r w:rsidR="00F15BCB" w:rsidRPr="00582198">
        <w:rPr>
          <w:rFonts w:eastAsia="Calibri"/>
          <w:lang w:val="en-US"/>
        </w:rPr>
        <w:t>Internal vs. external linkages</w:t>
      </w:r>
      <w:bookmarkEnd w:id="94"/>
      <w:r w:rsidR="00F15BCB" w:rsidRPr="00582198">
        <w:rPr>
          <w:rFonts w:eastAsia="Calibri"/>
          <w:lang w:val="en-US"/>
        </w:rPr>
        <w:t>-Physical proximity</w:t>
      </w:r>
      <w:bookmarkEnd w:id="95"/>
      <w:bookmarkEnd w:id="96"/>
    </w:p>
    <w:p w14:paraId="3DE06EF6"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97"/>
      <w:r w:rsidRPr="00F15BCB">
        <w:rPr>
          <w:rFonts w:ascii="Times New Roman" w:eastAsia="Calibri" w:hAnsi="Times New Roman" w:cs="Times New Roman"/>
          <w:lang w:val="en-US"/>
        </w:rPr>
        <w:t>The extent, in which a company is exposed to the search and reach of information, the physical proximity, helps the firm to cooperate and create interpersonal networks with other actors</w:t>
      </w:r>
      <w:commentRangeEnd w:id="97"/>
      <w:r w:rsidRPr="00F15BCB">
        <w:rPr>
          <w:sz w:val="16"/>
          <w:szCs w:val="16"/>
        </w:rPr>
        <w:commentReference w:id="97"/>
      </w:r>
      <w:r w:rsidRPr="00F15BCB">
        <w:rPr>
          <w:rFonts w:ascii="Times New Roman" w:eastAsia="Calibri" w:hAnsi="Times New Roman" w:cs="Times New Roman"/>
          <w:lang w:val="en-US"/>
        </w:rPr>
        <w:t>.</w:t>
      </w:r>
    </w:p>
    <w:p w14:paraId="660D9D05" w14:textId="77777777" w:rsidR="00F15BCB" w:rsidRPr="00F15BC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sidR="00212D41">
        <w:rPr>
          <w:rFonts w:ascii="Times New Roman" w:eastAsia="Calibri" w:hAnsi="Times New Roman" w:cs="Times New Roman"/>
          <w:lang w:val="en-US"/>
        </w:rPr>
        <w:t xml:space="preserve"> </w:t>
      </w:r>
      <w:r w:rsidR="00212D41">
        <w:rPr>
          <w:rFonts w:ascii="Times New Roman" w:eastAsia="Calibri" w:hAnsi="Times New Roman" w:cs="Times New Roman"/>
          <w:lang w:val="en-US"/>
        </w:rPr>
        <w:fldChar w:fldCharType="begin"/>
      </w:r>
      <w:r w:rsidR="00212D41">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12D41">
        <w:rPr>
          <w:rFonts w:ascii="Times New Roman" w:eastAsia="Calibri" w:hAnsi="Times New Roman" w:cs="Times New Roman"/>
          <w:lang w:val="en-US"/>
        </w:rPr>
        <w:fldChar w:fldCharType="separate"/>
      </w:r>
      <w:r w:rsidR="00212D41" w:rsidRPr="00212D41">
        <w:rPr>
          <w:rFonts w:ascii="Times New Roman" w:hAnsi="Times New Roman" w:cs="Times New Roman"/>
          <w:lang w:val="en-US"/>
        </w:rPr>
        <w:t>(Tracey &amp; Clark, 2003)</w:t>
      </w:r>
      <w:r w:rsidR="00212D41">
        <w:rPr>
          <w:rFonts w:ascii="Times New Roman" w:eastAsia="Calibri" w:hAnsi="Times New Roman" w:cs="Times New Roman"/>
          <w:lang w:val="en-US"/>
        </w:rPr>
        <w:fldChar w:fldCharType="end"/>
      </w:r>
      <w:r w:rsidR="00212D41">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sidR="00E612DB">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98"/>
      <w:r w:rsidRPr="00F15BCB">
        <w:rPr>
          <w:rFonts w:ascii="Times New Roman" w:eastAsia="Calibri" w:hAnsi="Times New Roman" w:cs="Times New Roman"/>
          <w:lang w:val="en-US"/>
        </w:rPr>
        <w:t>Thus, alliances and partnerships between related firms foster interactive learning in the ecosystem through the sharing of knowledge and information facilitated from the shared values, the trust and the common ways of working.</w:t>
      </w:r>
      <w:commentRangeEnd w:id="98"/>
      <w:r w:rsidRPr="00F15BCB">
        <w:rPr>
          <w:sz w:val="16"/>
          <w:szCs w:val="16"/>
        </w:rPr>
        <w:commentReference w:id="98"/>
      </w:r>
    </w:p>
    <w:p w14:paraId="334DB7DC" w14:textId="77777777" w:rsidR="00F15BCB" w:rsidRPr="0004051C" w:rsidRDefault="00F15BCB" w:rsidP="00F15BCB">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local buzz and global pipelines. According to them,</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commentRangeStart w:id="99"/>
      <w:r w:rsidRPr="00F15BCB">
        <w:rPr>
          <w:rFonts w:ascii="Times New Roman" w:eastAsia="Calibri" w:hAnsi="Times New Roman" w:cs="Times New Roman"/>
          <w:lang w:val="en-US"/>
        </w:rPr>
        <w:t xml:space="preserve">. </w:t>
      </w:r>
      <w:proofErr w:type="gramStart"/>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proofErr w:type="gramEnd"/>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99"/>
      <w:r w:rsidRPr="00F15BCB">
        <w:rPr>
          <w:sz w:val="16"/>
          <w:szCs w:val="16"/>
        </w:rPr>
        <w:commentReference w:id="99"/>
      </w:r>
      <w:r w:rsidRPr="00F15BCB">
        <w:rPr>
          <w:rFonts w:ascii="Times New Roman" w:eastAsia="Calibri" w:hAnsi="Times New Roman" w:cs="Times New Roman"/>
          <w:lang w:val="en-US"/>
        </w:rPr>
        <w:t xml:space="preserve">I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ocal buzz is thus a form of</w:t>
      </w:r>
      <w:r w:rsidR="00E612DB">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p>
    <w:p w14:paraId="4793541B" w14:textId="77777777" w:rsidR="00C213F8" w:rsidRDefault="00C213F8" w:rsidP="00F15BCB">
      <w:pPr>
        <w:spacing w:line="360" w:lineRule="auto"/>
        <w:rPr>
          <w:rFonts w:ascii="Times New Roman" w:eastAsia="Calibri" w:hAnsi="Times New Roman" w:cs="Times New Roman"/>
        </w:rPr>
      </w:pPr>
      <w:r w:rsidRPr="00857F3A">
        <w:rPr>
          <w:rFonts w:ascii="Times New Roman" w:eastAsia="Times New Roman" w:hAnsi="Times New Roman" w:cs="Times New Roman"/>
          <w:noProof/>
          <w:lang w:val="en-US"/>
        </w:rPr>
        <w:lastRenderedPageBreak/>
        <w:drawing>
          <wp:inline distT="0" distB="0" distL="0" distR="0" wp14:anchorId="767DDDB0" wp14:editId="55AEA086">
            <wp:extent cx="7272669" cy="5061098"/>
            <wp:effectExtent l="0" t="0" r="4445" b="635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a:blip r:embed="rId19">
                      <a:extLst>
                        <a:ext uri="{28A0092B-C50C-407E-A947-70E740481C1C}">
                          <a14:useLocalDpi xmlns:a14="http://schemas.microsoft.com/office/drawing/2010/main" val="0"/>
                        </a:ext>
                      </a:extLst>
                    </a:blip>
                    <a:stretch>
                      <a:fillRect/>
                    </a:stretch>
                  </pic:blipFill>
                  <pic:spPr>
                    <a:xfrm>
                      <a:off x="0" y="0"/>
                      <a:ext cx="7278697" cy="5065293"/>
                    </a:xfrm>
                    <a:prstGeom prst="rect">
                      <a:avLst/>
                    </a:prstGeom>
                  </pic:spPr>
                </pic:pic>
              </a:graphicData>
            </a:graphic>
          </wp:inline>
        </w:drawing>
      </w:r>
    </w:p>
    <w:p w14:paraId="7A0E59D6" w14:textId="77777777" w:rsidR="005B0FCC" w:rsidRPr="007A11F8" w:rsidRDefault="005B0FCC" w:rsidP="00F15BCB">
      <w:pPr>
        <w:spacing w:line="360" w:lineRule="auto"/>
        <w:rPr>
          <w:rFonts w:ascii="Times New Roman" w:eastAsia="Calibri" w:hAnsi="Times New Roman" w:cs="Times New Roman"/>
          <w:lang w:val="en-US"/>
        </w:rPr>
      </w:pPr>
    </w:p>
    <w:p w14:paraId="13995244" w14:textId="77777777" w:rsidR="00F15BCB" w:rsidRPr="00E612DB" w:rsidRDefault="00F15BCB" w:rsidP="00F15BC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Even though </w:t>
      </w:r>
      <w:commentRangeStart w:id="100"/>
      <w:r w:rsidRPr="00F15BCB">
        <w:rPr>
          <w:rFonts w:ascii="Times New Roman" w:eastAsia="Calibri" w:hAnsi="Times New Roman" w:cs="Times New Roman"/>
          <w:lang w:val="en-US"/>
        </w:rPr>
        <w:t xml:space="preserve">knowledge spillovers </w:t>
      </w:r>
      <w:commentRangeEnd w:id="100"/>
      <w:r w:rsidRPr="00F15BCB">
        <w:rPr>
          <w:sz w:val="16"/>
          <w:szCs w:val="16"/>
        </w:rPr>
        <w:commentReference w:id="100"/>
      </w:r>
      <w:r w:rsidRPr="00F15BCB">
        <w:rPr>
          <w:rFonts w:ascii="Times New Roman" w:eastAsia="Calibri" w:hAnsi="Times New Roman" w:cs="Times New Roman"/>
          <w:lang w:val="en-US"/>
        </w:rPr>
        <w:t>may be more effective within a regional network than across its borders, physical distance,</w:t>
      </w:r>
      <w:r w:rsidRPr="00F15BCB">
        <w:rPr>
          <w:rFonts w:ascii="Times New Roman" w:eastAsia="Calibri" w:hAnsi="Times New Roman" w:cs="Times New Roman"/>
          <w:color w:val="92D050"/>
          <w:lang w:val="en-US"/>
        </w:rPr>
        <w:t xml:space="preserve"> </w:t>
      </w:r>
      <w:r w:rsidRPr="00E612DB">
        <w:rPr>
          <w:rFonts w:ascii="Times New Roman" w:eastAsia="Calibri" w:hAnsi="Times New Roman" w:cs="Times New Roman"/>
          <w:lang w:val="en-US"/>
        </w:rPr>
        <w:t xml:space="preserve">the geographical proximity, is not </w:t>
      </w:r>
      <w:r w:rsidRPr="00F15BCB">
        <w:rPr>
          <w:rFonts w:ascii="Times New Roman" w:eastAsia="Calibri" w:hAnsi="Times New Roman" w:cs="Times New Roman"/>
          <w:lang w:val="en-US"/>
        </w:rPr>
        <w:t>the only influence</w:t>
      </w:r>
      <w:r w:rsidR="00E45E59">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proofErr w:type="gramStart"/>
      <w:r w:rsidR="00E45E59">
        <w:rPr>
          <w:rFonts w:ascii="Times New Roman" w:eastAsia="Calibri" w:hAnsi="Times New Roman" w:cs="Times New Roman"/>
          <w:lang w:val="en-US"/>
        </w:rPr>
        <w:t xml:space="preserve">The </w:t>
      </w:r>
      <w:r w:rsidRPr="00F15BCB">
        <w:rPr>
          <w:rFonts w:ascii="Times New Roman" w:eastAsia="Calibri" w:hAnsi="Times New Roman" w:cs="Times New Roman"/>
          <w:lang w:val="en-US"/>
        </w:rPr>
        <w:t xml:space="preserve"> access</w:t>
      </w:r>
      <w:proofErr w:type="gramEnd"/>
      <w:r w:rsidRPr="00F15BCB">
        <w:rPr>
          <w:rFonts w:ascii="Times New Roman" w:eastAsia="Calibri" w:hAnsi="Times New Roman" w:cs="Times New Roman"/>
          <w:lang w:val="en-US"/>
        </w:rPr>
        <w:t xml:space="preserve">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101"/>
      <w:r w:rsidRPr="00F15BCB">
        <w:rPr>
          <w:rFonts w:ascii="Times New Roman" w:eastAsia="Calibri" w:hAnsi="Times New Roman" w:cs="Times New Roman"/>
          <w:lang w:val="en-US"/>
        </w:rPr>
        <w:t xml:space="preserve">incremental knowledge </w:t>
      </w:r>
      <w:commentRangeEnd w:id="101"/>
      <w:r w:rsidRPr="00F15BCB">
        <w:rPr>
          <w:sz w:val="16"/>
          <w:szCs w:val="16"/>
        </w:rPr>
        <w:commentReference w:id="101"/>
      </w:r>
      <w:r w:rsidRPr="00F15BCB">
        <w:rPr>
          <w:rFonts w:ascii="Times New Roman" w:eastAsia="Calibri" w:hAnsi="Times New Roman" w:cs="Times New Roman"/>
          <w:lang w:val="en-US"/>
        </w:rPr>
        <w:t xml:space="preserve">flows are often generated through ‘network pipelines’, rather than through undirected, ‘local broadcast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102"/>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w:t>
      </w:r>
      <w:commentRangeEnd w:id="102"/>
      <w:r w:rsidRPr="00E612DB">
        <w:rPr>
          <w:sz w:val="16"/>
          <w:szCs w:val="16"/>
        </w:rPr>
        <w:commentReference w:id="102"/>
      </w:r>
      <w:r w:rsidRPr="00E612DB">
        <w:rPr>
          <w:rFonts w:ascii="Times New Roman" w:eastAsia="Calibri" w:hAnsi="Times New Roman" w:cs="Times New Roman"/>
          <w:lang w:val="en-US"/>
        </w:rPr>
        <w:t xml:space="preserve"> Global pipeline</w:t>
      </w:r>
      <w:r w:rsidRPr="00E612DB">
        <w:rPr>
          <w:rFonts w:ascii="Times New Roman" w:eastAsia="Calibri" w:hAnsi="Times New Roman" w:cs="Times New Roman"/>
        </w:rPr>
        <w:t>σ</w:t>
      </w:r>
      <w:r w:rsidRPr="00E612DB">
        <w:rPr>
          <w:rFonts w:ascii="Times New Roman" w:eastAsia="Calibri" w:hAnsi="Times New Roman" w:cs="Times New Roman"/>
          <w:lang w:val="en-US"/>
        </w:rPr>
        <w:t xml:space="preserve"> presuppose trust.</w:t>
      </w:r>
    </w:p>
    <w:p w14:paraId="7BF5C75A" w14:textId="77777777" w:rsidR="00F15BCB" w:rsidRDefault="00F15BCB" w:rsidP="00F15BCB">
      <w:pPr>
        <w:spacing w:line="360" w:lineRule="auto"/>
        <w:rPr>
          <w:rFonts w:ascii="Times New Roman" w:eastAsia="Calibri" w:hAnsi="Times New Roman" w:cs="Times New Roman"/>
          <w:lang w:val="en-US"/>
        </w:rPr>
      </w:pPr>
      <w:commentRangeStart w:id="10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103"/>
      <w:r w:rsidRPr="00F15BCB">
        <w:rPr>
          <w:sz w:val="16"/>
          <w:szCs w:val="16"/>
        </w:rPr>
        <w:commentReference w:id="103"/>
      </w:r>
      <w:r w:rsidRPr="00F15BCB">
        <w:rPr>
          <w:rFonts w:ascii="Times New Roman" w:eastAsia="Calibri" w:hAnsi="Times New Roman" w:cs="Times New Roman"/>
          <w:lang w:val="en-US"/>
        </w:rPr>
        <w:t xml:space="preserve">. Local buzz is beneficial to innovation processes because </w:t>
      </w:r>
      <w:r w:rsidRPr="00F15BCB">
        <w:rPr>
          <w:rFonts w:ascii="Times New Roman" w:eastAsia="Calibri" w:hAnsi="Times New Roman" w:cs="Times New Roman"/>
          <w:lang w:val="en-US"/>
        </w:rPr>
        <w:lastRenderedPageBreak/>
        <w:t xml:space="preserve">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advantages of global pipelines are instead associated with the integration of multiple selection environments that open different potentialities and feed local interpretation and usage of knowledg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104"/>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w:t>
      </w:r>
      <w:commentRangeEnd w:id="104"/>
      <w:r w:rsidRPr="00F15BCB">
        <w:rPr>
          <w:sz w:val="16"/>
          <w:szCs w:val="16"/>
        </w:rPr>
        <w:commentReference w:id="104"/>
      </w:r>
      <w:r w:rsidRPr="00F15BCB">
        <w:rPr>
          <w:rFonts w:ascii="Times New Roman" w:eastAsia="Calibri" w:hAnsi="Times New Roman" w:cs="Times New Roman"/>
          <w:lang w:val="en-US"/>
        </w:rPr>
        <w:t>.</w:t>
      </w:r>
    </w:p>
    <w:p w14:paraId="1EEDC0EF" w14:textId="77777777" w:rsidR="004152AA" w:rsidRPr="004152AA" w:rsidRDefault="004152AA" w:rsidP="004152AA">
      <w:pPr>
        <w:pStyle w:val="Heading1"/>
        <w:rPr>
          <w:rFonts w:eastAsia="Calibri"/>
          <w:lang w:val="en-US"/>
        </w:rPr>
      </w:pPr>
      <w:bookmarkStart w:id="105" w:name="_Toc459977496"/>
      <w:r>
        <w:rPr>
          <w:rFonts w:eastAsia="Calibri"/>
          <w:lang w:val="en-US"/>
        </w:rPr>
        <w:t>2.7</w:t>
      </w:r>
      <w:r w:rsidRPr="004152AA">
        <w:rPr>
          <w:rFonts w:eastAsia="Calibri"/>
          <w:lang w:val="en-US"/>
        </w:rPr>
        <w:t xml:space="preserve"> Global clusters of innovation</w:t>
      </w:r>
      <w:bookmarkEnd w:id="105"/>
    </w:p>
    <w:p w14:paraId="220F4068" w14:textId="77777777" w:rsidR="004152AA" w:rsidRPr="004152AA" w:rsidRDefault="004152AA" w:rsidP="004152AA">
      <w:pPr>
        <w:spacing w:line="360" w:lineRule="auto"/>
        <w:rPr>
          <w:rFonts w:ascii="Times New Roman" w:eastAsia="Calibri" w:hAnsi="Times New Roman" w:cs="Times New Roman"/>
          <w:lang w:val="en-US"/>
        </w:rPr>
      </w:pPr>
      <w:commentRangeStart w:id="106"/>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commentRangeEnd w:id="106"/>
      <w:r w:rsidR="00E10935">
        <w:rPr>
          <w:rStyle w:val="CommentReference"/>
        </w:rPr>
        <w:commentReference w:id="106"/>
      </w:r>
      <w:r w:rsidRPr="004152AA">
        <w:rPr>
          <w:rFonts w:ascii="Times New Roman" w:eastAsia="Calibri" w:hAnsi="Times New Roman" w:cs="Times New Roman"/>
          <w:lang w:val="en-US"/>
        </w:rPr>
        <w:t xml:space="preserve">. Cluster management defines how well the network of knowledge sharing is facilitated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3lkk699u4","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Julia Connell et al., 2014)</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etting the importance of the good managerial confrontation. Geographical clustering does not automatically lead to improved performance</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1uvpi3vder","properties":{"formattedCitation":"(Tracey et al., 2014)","plainCitation":"(Tracey et a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Tracey et al., 2014)</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but the open innovation environment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Chesbrough, 2003)</w:t>
      </w:r>
      <w:r w:rsidR="0019608D">
        <w:rPr>
          <w:rFonts w:ascii="Times New Roman" w:eastAsia="Calibri" w:hAnsi="Times New Roman" w:cs="Times New Roman"/>
          <w:lang w:val="en-US"/>
        </w:rPr>
        <w:fldChar w:fldCharType="end"/>
      </w:r>
      <w:r w:rsidRPr="004152AA">
        <w:rPr>
          <w:rFonts w:ascii="Times New Roman" w:eastAsia="Calibri" w:hAnsi="Times New Roman" w:cs="Times New Roman"/>
          <w:lang w:val="en-US"/>
        </w:rPr>
        <w:t>and the ‘Connect and develop’ principle</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Julia Connell et al., 2014)</w:t>
      </w:r>
      <w:r w:rsidR="0019608D">
        <w:rPr>
          <w:rFonts w:ascii="Times New Roman" w:eastAsia="Calibri" w:hAnsi="Times New Roman" w:cs="Times New Roman"/>
          <w:lang w:val="en-US"/>
        </w:rPr>
        <w:fldChar w:fldCharType="end"/>
      </w:r>
      <w:r w:rsidR="0019608D">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reinforces cluster advantages. Open innovation has become easier nowadays because of the technology and product development that are becoming global, making information and communication technologies no longer a key success factor </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Gassmann, Enkel, &amp; Chesbrough, 2010)</w:t>
      </w:r>
      <w:r w:rsidR="0019608D">
        <w:rPr>
          <w:rFonts w:ascii="Times New Roman" w:eastAsia="Calibri" w:hAnsi="Times New Roman" w:cs="Times New Roman"/>
          <w:lang w:val="en-US"/>
        </w:rPr>
        <w:fldChar w:fldCharType="end"/>
      </w:r>
      <w:r w:rsidR="0019608D">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p>
    <w:p w14:paraId="3E26965F"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 as the most successful are often the most globally connected, utilizing linkages with other like clusters to leverage resources, access markets and accelerate the innovation process</w:t>
      </w:r>
      <w:r w:rsidR="0019608D">
        <w:rPr>
          <w:rFonts w:ascii="Times New Roman" w:eastAsia="Calibri" w:hAnsi="Times New Roman" w:cs="Times New Roman"/>
          <w:lang w:val="en-US"/>
        </w:rPr>
        <w:fldChar w:fldCharType="begin"/>
      </w:r>
      <w:r w:rsidR="0019608D">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19608D">
        <w:rPr>
          <w:rFonts w:ascii="Times New Roman" w:eastAsia="Calibri" w:hAnsi="Times New Roman" w:cs="Times New Roman"/>
          <w:lang w:val="en-US"/>
        </w:rPr>
        <w:fldChar w:fldCharType="separate"/>
      </w:r>
      <w:r w:rsidR="0019608D" w:rsidRPr="0019608D">
        <w:rPr>
          <w:rFonts w:ascii="Times New Roman" w:hAnsi="Times New Roman" w:cs="Times New Roman"/>
          <w:lang w:val="en-US"/>
        </w:rPr>
        <w:t>(Engel &amp; del-Palacio, 2011)</w:t>
      </w:r>
      <w:r w:rsidR="0019608D">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09)</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and cannot explain how new technology clusters have emerged so rapidly and robustly in indigenous environment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nnaLee Saxenian, 2007)</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354750">
        <w:rPr>
          <w:rFonts w:ascii="Times New Roman" w:eastAsia="Calibri" w:hAnsi="Times New Roman" w:cs="Times New Roman"/>
          <w:lang w:val="en-US"/>
        </w:rPr>
        <w:t>.</w:t>
      </w:r>
    </w:p>
    <w:p w14:paraId="69638404"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Clusters of Innovation (COI) as ‘global economic “hot spots”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w:t>
      </w:r>
      <w:r w:rsidRPr="004152AA">
        <w:rPr>
          <w:rFonts w:ascii="Times New Roman" w:eastAsia="Calibri" w:hAnsi="Times New Roman" w:cs="Times New Roman"/>
          <w:lang w:val="en-US"/>
        </w:rPr>
        <w:lastRenderedPageBreak/>
        <w:t xml:space="preserve">mobility of resources (principally people, capital, and information–—including intellectual property); increased velocity of business development; and a culture of mobility that leads to an affinity for collaboration, development of durable relationships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D5157">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29CC6E90" w14:textId="77777777" w:rsidR="00354750"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603671" w:rsidRPr="00603671">
        <w:rPr>
          <w:rFonts w:ascii="Times New Roman" w:eastAsia="Calibri" w:hAnsi="Times New Roman" w:cs="Times New Roman"/>
          <w:lang w:val="en-US"/>
        </w:rPr>
        <w:t xml:space="preserve"> ‘born global’</w:t>
      </w:r>
      <w:r w:rsidRPr="004152AA">
        <w:rPr>
          <w:rFonts w:ascii="Times New Roman" w:eastAsia="Calibri" w:hAnsi="Times New Roman" w:cs="Times New Roman"/>
          <w:lang w:val="en-US"/>
        </w:rPr>
        <w:t xml:space="preserve"> new firm creation using resources from</w:t>
      </w:r>
      <w:r w:rsidR="00603671" w:rsidRPr="00603671">
        <w:rPr>
          <w:rFonts w:ascii="Times New Roman" w:eastAsia="Calibri" w:hAnsi="Times New Roman" w:cs="Times New Roman"/>
          <w:lang w:val="en-US"/>
        </w:rPr>
        <w:t xml:space="preserve"> </w:t>
      </w:r>
      <w:r w:rsidR="00603671">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sidR="00603671">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sidR="00603671">
        <w:rPr>
          <w:rFonts w:ascii="Times New Roman" w:eastAsia="Calibri" w:hAnsi="Times New Roman" w:cs="Times New Roman"/>
          <w:lang w:val="en-US"/>
        </w:rPr>
        <w:t xml:space="preserve"> </w:t>
      </w:r>
      <w:r w:rsidR="00603671">
        <w:rPr>
          <w:rFonts w:ascii="Times New Roman" w:eastAsia="Calibri" w:hAnsi="Times New Roman" w:cs="Times New Roman"/>
          <w:lang w:val="en-US"/>
        </w:rPr>
        <w:fldChar w:fldCharType="begin"/>
      </w:r>
      <w:r w:rsidR="00603671">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603671">
        <w:rPr>
          <w:rFonts w:ascii="Times New Roman" w:eastAsia="Calibri" w:hAnsi="Times New Roman" w:cs="Times New Roman"/>
          <w:lang w:val="en-US"/>
        </w:rPr>
        <w:fldChar w:fldCharType="separate"/>
      </w:r>
      <w:r w:rsidR="00603671" w:rsidRPr="00603671">
        <w:rPr>
          <w:rFonts w:ascii="Times New Roman" w:hAnsi="Times New Roman" w:cs="Times New Roman"/>
          <w:lang w:val="en-US"/>
        </w:rPr>
        <w:t>(Engel, 2015)</w:t>
      </w:r>
      <w:r w:rsidR="00603671">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Bathelt et al., 2004)</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networks of clusters of innovation (NCOI)</w:t>
      </w:r>
      <w:r w:rsidR="00485409">
        <w:rPr>
          <w:rFonts w:ascii="Times New Roman" w:eastAsia="Calibri" w:hAnsi="Times New Roman" w:cs="Times New Roman"/>
          <w:lang w:val="en-US"/>
        </w:rPr>
        <w:t xml:space="preserve"> </w:t>
      </w:r>
      <w:r w:rsidR="00485409">
        <w:rPr>
          <w:rFonts w:ascii="Times New Roman" w:eastAsia="Calibri" w:hAnsi="Times New Roman" w:cs="Times New Roman"/>
          <w:lang w:val="en-US"/>
        </w:rPr>
        <w:fldChar w:fldCharType="begin"/>
      </w:r>
      <w:r w:rsidR="00485409">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485409">
        <w:rPr>
          <w:rFonts w:ascii="Times New Roman" w:eastAsia="Calibri" w:hAnsi="Times New Roman" w:cs="Times New Roman"/>
          <w:lang w:val="en-US"/>
        </w:rPr>
        <w:fldChar w:fldCharType="separate"/>
      </w:r>
      <w:r w:rsidR="00485409" w:rsidRPr="00485409">
        <w:rPr>
          <w:rFonts w:ascii="Times New Roman" w:hAnsi="Times New Roman" w:cs="Times New Roman"/>
          <w:lang w:val="en-US"/>
        </w:rPr>
        <w:t>(Engel &amp; del-Palacio, 2011)</w:t>
      </w:r>
      <w:r w:rsidR="00485409">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 NCOI connect individuals, startups, universities, research centers, associations, mature corporations, and other organizations that are globally oriented with a target to </w:t>
      </w:r>
      <w:r w:rsidR="00485409" w:rsidRPr="004152AA">
        <w:rPr>
          <w:rFonts w:ascii="Times New Roman" w:eastAsia="Calibri" w:hAnsi="Times New Roman" w:cs="Times New Roman"/>
          <w:lang w:val="en-US"/>
        </w:rPr>
        <w:t>foster rapid</w:t>
      </w:r>
      <w:r w:rsidRPr="004152AA">
        <w:rPr>
          <w:rFonts w:ascii="Times New Roman" w:eastAsia="Calibri" w:hAnsi="Times New Roman" w:cs="Times New Roman"/>
          <w:lang w:val="en-US"/>
        </w:rPr>
        <w:t xml:space="preserve"> innovation, experimentation, and commercialization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22BA4D60" w14:textId="77777777" w:rsidR="004152AA" w:rsidRP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Granovetter, 1973)</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Peter Maskell, Bathelt, &amp; Malmberg, 2006)</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354750">
        <w:rPr>
          <w:rFonts w:ascii="Times New Roman" w:eastAsia="Calibri" w:hAnsi="Times New Roman" w:cs="Times New Roman"/>
          <w:lang w:val="en-US"/>
        </w:rPr>
        <w:t>.</w:t>
      </w:r>
      <w:r w:rsidRPr="004152AA">
        <w:rPr>
          <w:rFonts w:ascii="Times New Roman" w:eastAsia="Calibri" w:hAnsi="Times New Roman" w:cs="Times New Roman"/>
          <w:lang w:val="en-US"/>
        </w:rPr>
        <w:t xml:space="preserve"> Durable bonds are dynamic and fluid interactions established between communities, entities, businesses, or people in geographically dispersed COIs (Engel &amp; del-Palacio, 2011) consisting also </w:t>
      </w:r>
      <w:r w:rsidRPr="00E612DB">
        <w:rPr>
          <w:rFonts w:ascii="Times New Roman" w:eastAsia="Calibri" w:hAnsi="Times New Roman" w:cs="Times New Roman"/>
          <w:noProof/>
          <w:lang w:val="en-US"/>
        </w:rPr>
        <w:t>a l</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t of</w:t>
      </w:r>
      <w:r w:rsidRPr="004152AA">
        <w:rPr>
          <w:rFonts w:ascii="Times New Roman" w:eastAsia="Calibri" w:hAnsi="Times New Roman" w:cs="Times New Roman"/>
          <w:lang w:val="en-US"/>
        </w:rPr>
        <w:t xml:space="preserve"> weak ties. Covalent bonds emerge if the relationships are permanent and the role of each COI is embedded in the business and processes of the other performing vital functions in multiple locations or even multiple businesses at the same time</w:t>
      </w:r>
      <w:r w:rsidR="00485409">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Engel &amp; del-Palacio, 2011). Clusters of Innovation should be understood in a global context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amp; del-Palacio, 2011)</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and the above mechanisms can explain the interactions between cluster’s actors, </w:t>
      </w:r>
      <w:r w:rsidRPr="00E612DB">
        <w:rPr>
          <w:rFonts w:ascii="Times New Roman" w:eastAsia="Calibri" w:hAnsi="Times New Roman" w:cs="Times New Roman"/>
          <w:noProof/>
          <w:lang w:val="en-US"/>
        </w:rPr>
        <w:t>entities</w:t>
      </w:r>
      <w:r w:rsidR="00E612DB">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others COIs.</w:t>
      </w:r>
    </w:p>
    <w:p w14:paraId="60372527" w14:textId="77777777" w:rsidR="00354750"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sidR="00354750">
        <w:rPr>
          <w:rFonts w:ascii="Times New Roman" w:eastAsia="Calibri" w:hAnsi="Times New Roman" w:cs="Times New Roman"/>
          <w:lang w:val="en-US"/>
        </w:rPr>
        <w:t xml:space="preserve">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dams, 2005)</w:t>
      </w:r>
      <w:r w:rsidR="00354750">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AnnaLee Saxenian, 2007)</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sidR="00E612DB">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Other elements such as venture capital investments mature corporations, industrial research </w:t>
      </w:r>
      <w:r w:rsidRPr="00E612DB">
        <w:rPr>
          <w:rFonts w:ascii="Times New Roman" w:eastAsia="Calibri" w:hAnsi="Times New Roman" w:cs="Times New Roman"/>
          <w:noProof/>
          <w:lang w:val="en-US"/>
        </w:rPr>
        <w:t>centers</w:t>
      </w:r>
      <w:r w:rsidR="00E612DB">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w:t>
      </w:r>
      <w:r w:rsidRPr="004152AA">
        <w:rPr>
          <w:rFonts w:ascii="Times New Roman" w:eastAsia="Calibri" w:hAnsi="Times New Roman" w:cs="Times New Roman"/>
          <w:lang w:val="en-US"/>
        </w:rPr>
        <w:lastRenderedPageBreak/>
        <w:t>success of Silicon Valley.  Moreover, behaviors that characterize the development process of this cluster such as mobility of resources (principally people, capital, and information), an entrepreneurial process, increased velocity of business development</w:t>
      </w:r>
      <w:proofErr w:type="gramStart"/>
      <w:r w:rsidRPr="004152AA">
        <w:rPr>
          <w:rFonts w:ascii="Times New Roman" w:eastAsia="Calibri" w:hAnsi="Times New Roman" w:cs="Times New Roman"/>
          <w:lang w:val="en-US"/>
        </w:rPr>
        <w:t>,  a</w:t>
      </w:r>
      <w:proofErr w:type="gramEnd"/>
      <w:r w:rsidRPr="004152AA">
        <w:rPr>
          <w:rFonts w:ascii="Times New Roman" w:eastAsia="Calibri" w:hAnsi="Times New Roman" w:cs="Times New Roman"/>
          <w:lang w:val="en-US"/>
        </w:rPr>
        <w:t xml:space="preserve"> strategic global perspective,  a culture of alignment of interests and transaction structures formed a very strong environment for innovation</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Engel, 2015)</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3E993BBC" w14:textId="77777777" w:rsidR="004152AA" w:rsidRDefault="004152AA" w:rsidP="004152AA">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sidR="00E612DB">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17956AB9" w14:textId="77777777" w:rsidR="00075EB0" w:rsidRDefault="004B121B" w:rsidP="006F7327">
      <w:pPr>
        <w:pStyle w:val="Heading1"/>
        <w:rPr>
          <w:rFonts w:eastAsia="Calibri"/>
          <w:lang w:val="en-US"/>
        </w:rPr>
      </w:pPr>
      <w:bookmarkStart w:id="107" w:name="_Toc459977497"/>
      <w:r>
        <w:rPr>
          <w:rFonts w:eastAsia="Calibri"/>
          <w:lang w:val="en-US"/>
        </w:rPr>
        <w:t xml:space="preserve">2.8 </w:t>
      </w:r>
      <w:r w:rsidR="006F7327">
        <w:rPr>
          <w:rFonts w:eastAsia="Calibri"/>
          <w:lang w:val="en-US"/>
        </w:rPr>
        <w:t>Conclusion</w:t>
      </w:r>
      <w:bookmarkEnd w:id="107"/>
      <w:r w:rsidR="006F7327">
        <w:rPr>
          <w:rFonts w:eastAsia="Calibri"/>
          <w:lang w:val="en-US"/>
        </w:rPr>
        <w:t xml:space="preserve"> </w:t>
      </w:r>
    </w:p>
    <w:p w14:paraId="5A2C035D" w14:textId="77777777" w:rsidR="00007E17" w:rsidRPr="00007E17" w:rsidRDefault="00007E17" w:rsidP="00007E17">
      <w:pPr>
        <w:rPr>
          <w:lang w:val="en-US"/>
        </w:rPr>
      </w:pPr>
    </w:p>
    <w:p w14:paraId="6589DD8D" w14:textId="77777777" w:rsidR="00582198" w:rsidRPr="008E42A9" w:rsidRDefault="00582198" w:rsidP="00582198">
      <w:pPr>
        <w:pStyle w:val="Heading1"/>
        <w:rPr>
          <w:lang w:val="en-US"/>
        </w:rPr>
      </w:pPr>
      <w:bookmarkStart w:id="108" w:name="_Toc457211239"/>
      <w:bookmarkStart w:id="109" w:name="_Toc459977498"/>
      <w:r w:rsidRPr="008E42A9">
        <w:rPr>
          <w:lang w:val="en-US"/>
        </w:rPr>
        <w:t>Chapter 3:  Methodology</w:t>
      </w:r>
      <w:bookmarkEnd w:id="108"/>
      <w:bookmarkEnd w:id="109"/>
    </w:p>
    <w:p w14:paraId="7505511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this chapter is to describe how I will analyze the problem defined in the introduction and has two major goals. The first one is to analyze the ways that empirical data were collected and 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110" w:name="_Toc457211241"/>
      <w:bookmarkStart w:id="111" w:name="_Toc459977499"/>
      <w:r>
        <w:rPr>
          <w:lang w:val="en-US"/>
        </w:rPr>
        <w:t>3.1</w:t>
      </w:r>
      <w:r w:rsidR="00582198" w:rsidRPr="00582198">
        <w:rPr>
          <w:lang w:val="en-US"/>
        </w:rPr>
        <w:t xml:space="preserve"> Research design and strategy</w:t>
      </w:r>
      <w:bookmarkEnd w:id="110"/>
      <w:bookmarkEnd w:id="111"/>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A project based on qualitative method begins with an issue that reformulated into a research problem with the choice of related theory (Rasmussen et al., 2006). </w:t>
      </w:r>
      <w:commentRangeStart w:id="112"/>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doing the literature research I had the basic reasons of why these development expectations were correct. </w:t>
      </w:r>
      <w:commentRangeEnd w:id="112"/>
      <w:r w:rsidR="004E5A4A">
        <w:rPr>
          <w:rStyle w:val="CommentReference"/>
        </w:rPr>
        <w:commentReference w:id="112"/>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 The competitive advantage of nations</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hAnsi="Times New Roman" w:cs="Times New Roman"/>
          <w:lang w:val="en-US"/>
        </w:rPr>
        <w:t>(Michael E. Porter, 1990)</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rsidR="002E2C92">
        <w:rPr>
          <w:rFonts w:ascii="Times New Roman" w:eastAsia="Calibri" w:hAnsi="Times New Roman" w:cs="Times New Roman"/>
          <w:lang w:val="en-US"/>
        </w:rPr>
        <w:fldChar w:fldCharType="begin"/>
      </w:r>
      <w:r w:rsidR="002E2C92">
        <w:rPr>
          <w:rFonts w:ascii="Times New Roman" w:eastAsia="Calibri" w:hAnsi="Times New Roman" w:cs="Times New Roman"/>
          <w:lang w:val="en-US"/>
        </w:rPr>
        <w:instrText xml:space="preserve"> 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E2C92">
        <w:rPr>
          <w:rFonts w:ascii="Times New Roman" w:eastAsia="Calibri" w:hAnsi="Times New Roman" w:cs="Times New Roman"/>
          <w:lang w:val="en-US"/>
        </w:rPr>
        <w:fldChar w:fldCharType="separate"/>
      </w:r>
      <w:r w:rsidR="002E2C92" w:rsidRPr="002E2C92">
        <w:rPr>
          <w:rFonts w:ascii="Times New Roman" w:hAnsi="Times New Roman" w:cs="Times New Roman"/>
          <w:lang w:val="en-US"/>
        </w:rPr>
        <w:t>(Tracey &amp; Clark, 2003)</w:t>
      </w:r>
      <w:r w:rsidR="002E2C92">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as the theories that help me to identify the focus in growth and innovation letting me to state the Research question ‘How Odense Robotics is able to provide solutions for growth and innovation in the continuous </w:t>
      </w:r>
      <w:r w:rsidR="000472F8">
        <w:rPr>
          <w:rFonts w:ascii="Times New Roman" w:eastAsia="Calibri" w:hAnsi="Times New Roman" w:cs="Times New Roman"/>
          <w:lang w:val="en-US"/>
        </w:rPr>
        <w:t>quest</w:t>
      </w:r>
      <w:r w:rsidRPr="00582198">
        <w:rPr>
          <w:rFonts w:ascii="Times New Roman" w:eastAsia="Calibri" w:hAnsi="Times New Roman" w:cs="Times New Roman"/>
          <w:lang w:val="en-US"/>
        </w:rPr>
        <w:t xml:space="preserve"> of high-growth firms? </w:t>
      </w:r>
    </w:p>
    <w:p w14:paraId="1999318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s the literature review will define the level of knowledge that the researcher obtains about the issue stating as a precise research </w:t>
      </w:r>
      <w:proofErr w:type="gramStart"/>
      <w:r w:rsidRPr="00582198">
        <w:rPr>
          <w:rFonts w:ascii="Times New Roman" w:eastAsia="Calibri" w:hAnsi="Times New Roman" w:cs="Times New Roman"/>
          <w:lang w:val="en-US"/>
        </w:rPr>
        <w:t>problem(</w:t>
      </w:r>
      <w:proofErr w:type="gramEnd"/>
      <w:r w:rsidRPr="00582198">
        <w:rPr>
          <w:rFonts w:ascii="Times New Roman" w:eastAsia="Calibri" w:hAnsi="Times New Roman" w:cs="Times New Roman"/>
          <w:lang w:val="en-US"/>
        </w:rPr>
        <w:t>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The responders can express their thoughts in their own worlds and in their own perception of rationality as a basis of the data collection is created from the literature review.</w:t>
      </w:r>
    </w:p>
    <w:p w14:paraId="250E48B0" w14:textId="77777777" w:rsidR="00582198" w:rsidRPr="00582198" w:rsidRDefault="00C00B09" w:rsidP="00582198">
      <w:pPr>
        <w:pStyle w:val="Heading1"/>
        <w:rPr>
          <w:lang w:val="en-US"/>
        </w:rPr>
      </w:pPr>
      <w:bookmarkStart w:id="113" w:name="_Toc457211242"/>
      <w:bookmarkStart w:id="114" w:name="_Toc459977500"/>
      <w:r>
        <w:rPr>
          <w:lang w:val="en-US"/>
        </w:rPr>
        <w:t>3.2</w:t>
      </w:r>
      <w:r w:rsidR="00582198" w:rsidRPr="00582198">
        <w:rPr>
          <w:lang w:val="en-US"/>
        </w:rPr>
        <w:t xml:space="preserve"> Data Collection Method</w:t>
      </w:r>
      <w:bookmarkEnd w:id="113"/>
      <w:bookmarkEnd w:id="114"/>
    </w:p>
    <w:p w14:paraId="30073B5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order an interview to be and 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 there are some requirements to fulfill. Most researchers agree that an effective duration time of an interview can be from 30 minutes to 2 hours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helped me to keep-up in a semi-structured interviews adding or </w:t>
      </w:r>
      <w:r w:rsidRPr="00582198">
        <w:rPr>
          <w:rFonts w:ascii="Times New Roman" w:eastAsia="Calibri" w:hAnsi="Times New Roman" w:cs="Times New Roman"/>
          <w:lang w:val="en-US"/>
        </w:rPr>
        <w:lastRenderedPageBreak/>
        <w:t xml:space="preserve">eliminating question wherever was necessary. Furthermore, such a guide could give me a level of comparison among the </w:t>
      </w:r>
      <w:proofErr w:type="gramStart"/>
      <w:r w:rsidRPr="00582198">
        <w:rPr>
          <w:rFonts w:ascii="Times New Roman" w:eastAsia="Calibri" w:hAnsi="Times New Roman" w:cs="Times New Roman"/>
          <w:lang w:val="en-US"/>
        </w:rPr>
        <w:t>results</w:t>
      </w:r>
      <w:proofErr w:type="gramEnd"/>
      <w:r w:rsidRPr="00582198">
        <w:rPr>
          <w:rFonts w:ascii="Times New Roman" w:eastAsia="Calibri" w:hAnsi="Times New Roman" w:cs="Times New Roman"/>
          <w:lang w:val="en-US"/>
        </w:rPr>
        <w:t xml:space="preserve"> as was acting as a memo in my mind and also a tool for keeping in pace with the main discussion subjects.</w:t>
      </w:r>
      <w:r w:rsidR="001D1AAB">
        <w:rPr>
          <w:rFonts w:ascii="Times New Roman" w:eastAsia="Calibri" w:hAnsi="Times New Roman" w:cs="Times New Roman"/>
          <w:lang w:val="en-US"/>
        </w:rPr>
        <w:t xml:space="preserve"> </w:t>
      </w:r>
      <w:r w:rsidRPr="00582198">
        <w:rPr>
          <w:rFonts w:ascii="Times New Roman" w:eastAsia="Calibri" w:hAnsi="Times New Roman" w:cs="Times New Roman"/>
          <w:lang w:val="en-US"/>
        </w:rPr>
        <w:t>The interviews started</w:t>
      </w:r>
      <w:r w:rsidR="000472F8">
        <w:rPr>
          <w:rFonts w:ascii="Times New Roman" w:eastAsia="Calibri" w:hAnsi="Times New Roman" w:cs="Times New Roman"/>
          <w:lang w:val="en-US"/>
        </w:rPr>
        <w:t>.</w:t>
      </w:r>
      <w:r w:rsidRPr="00582198">
        <w:rPr>
          <w:rFonts w:ascii="Times New Roman" w:eastAsia="Calibri" w:hAnsi="Times New Roman" w:cs="Times New Roman"/>
          <w:lang w:val="en-US"/>
        </w:rPr>
        <w:t xml:space="preserve"> </w:t>
      </w:r>
    </w:p>
    <w:p w14:paraId="207C4350" w14:textId="77777777" w:rsidR="00582198" w:rsidRPr="00582198" w:rsidRDefault="00C00B09" w:rsidP="00582198">
      <w:pPr>
        <w:pStyle w:val="Heading1"/>
        <w:rPr>
          <w:lang w:val="en-US"/>
        </w:rPr>
      </w:pPr>
      <w:bookmarkStart w:id="115" w:name="_Toc457211243"/>
      <w:bookmarkStart w:id="116" w:name="_Toc459977501"/>
      <w:r>
        <w:rPr>
          <w:lang w:val="en-US"/>
        </w:rPr>
        <w:t>3.3</w:t>
      </w:r>
      <w:r w:rsidR="00582198" w:rsidRPr="00582198">
        <w:rPr>
          <w:lang w:val="en-US"/>
        </w:rPr>
        <w:t xml:space="preserve"> Sampl</w:t>
      </w:r>
      <w:bookmarkEnd w:id="115"/>
      <w:r w:rsidR="00525D8C">
        <w:rPr>
          <w:lang w:val="en-US"/>
        </w:rPr>
        <w:t>ing method</w:t>
      </w:r>
      <w:bookmarkEnd w:id="116"/>
    </w:p>
    <w:p w14:paraId="5A2F0B35" w14:textId="77777777" w:rsidR="00C00B09" w:rsidRDefault="00C00B09" w:rsidP="00C00B09">
      <w:pPr>
        <w:pStyle w:val="Heading1"/>
        <w:rPr>
          <w:rFonts w:eastAsia="Calibri"/>
          <w:lang w:val="en-US"/>
        </w:rPr>
      </w:pPr>
      <w:bookmarkStart w:id="117" w:name="_Toc459977502"/>
      <w:r>
        <w:rPr>
          <w:rFonts w:eastAsia="Calibri"/>
          <w:lang w:val="en-US"/>
        </w:rPr>
        <w:t>3.3.1 Snowball sampling</w:t>
      </w:r>
      <w:bookmarkEnd w:id="117"/>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tbl>
      <w:tblPr>
        <w:tblStyle w:val="-11"/>
        <w:tblW w:w="0" w:type="auto"/>
        <w:tblLook w:val="04A0" w:firstRow="1" w:lastRow="0" w:firstColumn="1" w:lastColumn="0" w:noHBand="0" w:noVBand="1"/>
      </w:tblPr>
      <w:tblGrid>
        <w:gridCol w:w="534"/>
        <w:gridCol w:w="2409"/>
        <w:gridCol w:w="851"/>
        <w:gridCol w:w="1984"/>
        <w:gridCol w:w="1323"/>
        <w:gridCol w:w="1421"/>
      </w:tblGrid>
      <w:tr w:rsidR="00D229D4" w:rsidRPr="00D229D4" w14:paraId="52BCEE4E" w14:textId="77777777" w:rsidTr="00FF12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4AC29EDE" w14:textId="77777777" w:rsidR="00D229D4" w:rsidRPr="00D229D4" w:rsidRDefault="00D229D4" w:rsidP="00D229D4">
            <w:pPr>
              <w:jc w:val="left"/>
              <w:rPr>
                <w:rFonts w:ascii="Calibri" w:eastAsia="Calibri" w:hAnsi="Calibri" w:cs="Times New Roman"/>
                <w:lang w:val="en-US"/>
              </w:rPr>
            </w:pPr>
          </w:p>
        </w:tc>
        <w:tc>
          <w:tcPr>
            <w:tcW w:w="2409" w:type="dxa"/>
          </w:tcPr>
          <w:p w14:paraId="27558B3C"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Name</w:t>
            </w:r>
          </w:p>
        </w:tc>
        <w:tc>
          <w:tcPr>
            <w:tcW w:w="851" w:type="dxa"/>
          </w:tcPr>
          <w:p w14:paraId="17CB3572"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ge</w:t>
            </w:r>
          </w:p>
        </w:tc>
        <w:tc>
          <w:tcPr>
            <w:tcW w:w="1984" w:type="dxa"/>
          </w:tcPr>
          <w:p w14:paraId="69CE162D"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rganization</w:t>
            </w:r>
          </w:p>
        </w:tc>
        <w:tc>
          <w:tcPr>
            <w:tcW w:w="1323" w:type="dxa"/>
          </w:tcPr>
          <w:p w14:paraId="2235AC4B"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ate</w:t>
            </w:r>
          </w:p>
        </w:tc>
        <w:tc>
          <w:tcPr>
            <w:tcW w:w="1421" w:type="dxa"/>
          </w:tcPr>
          <w:p w14:paraId="001F7AF6"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uration</w:t>
            </w:r>
          </w:p>
        </w:tc>
      </w:tr>
      <w:tr w:rsidR="00D229D4" w:rsidRPr="00D229D4" w14:paraId="1A7FF88C"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50F165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1</w:t>
            </w:r>
          </w:p>
        </w:tc>
        <w:tc>
          <w:tcPr>
            <w:tcW w:w="2409" w:type="dxa"/>
          </w:tcPr>
          <w:p w14:paraId="1ED978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Bjarke</w:t>
            </w:r>
            <w:proofErr w:type="spellEnd"/>
            <w:r w:rsidRPr="00D229D4">
              <w:rPr>
                <w:rFonts w:ascii="Calibri" w:eastAsia="Calibri" w:hAnsi="Calibri" w:cs="Times New Roman"/>
                <w:lang w:val="en-US"/>
              </w:rPr>
              <w:t xml:space="preserve"> </w:t>
            </w:r>
            <w:r w:rsidRPr="00E612DB">
              <w:rPr>
                <w:rFonts w:ascii="Calibri" w:eastAsia="Calibri" w:hAnsi="Calibri" w:cs="Times New Roman"/>
                <w:noProof/>
                <w:lang w:val="en-US"/>
              </w:rPr>
              <w:t>Felk</w:t>
            </w:r>
            <w:r w:rsidRPr="00D229D4">
              <w:rPr>
                <w:rFonts w:ascii="Calibri" w:eastAsia="Calibri" w:hAnsi="Calibri" w:cs="Times New Roman"/>
                <w:lang w:val="en-US"/>
              </w:rPr>
              <w:t xml:space="preserve"> Nielsen</w:t>
            </w:r>
          </w:p>
        </w:tc>
        <w:tc>
          <w:tcPr>
            <w:tcW w:w="851" w:type="dxa"/>
          </w:tcPr>
          <w:p w14:paraId="17E2400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w:t>
            </w:r>
          </w:p>
        </w:tc>
        <w:tc>
          <w:tcPr>
            <w:tcW w:w="1984" w:type="dxa"/>
          </w:tcPr>
          <w:p w14:paraId="5DBE8B8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Robocluster</w:t>
            </w:r>
            <w:proofErr w:type="spellEnd"/>
          </w:p>
        </w:tc>
        <w:tc>
          <w:tcPr>
            <w:tcW w:w="1323" w:type="dxa"/>
          </w:tcPr>
          <w:p w14:paraId="71FABA9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5/04/2016</w:t>
            </w:r>
          </w:p>
        </w:tc>
        <w:tc>
          <w:tcPr>
            <w:tcW w:w="1421" w:type="dxa"/>
          </w:tcPr>
          <w:p w14:paraId="3AD50DD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2C30C12F"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3A6EE2BC"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2</w:t>
            </w:r>
          </w:p>
        </w:tc>
        <w:tc>
          <w:tcPr>
            <w:tcW w:w="2409" w:type="dxa"/>
          </w:tcPr>
          <w:p w14:paraId="4AFD11E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Mikkel</w:t>
            </w:r>
            <w:proofErr w:type="spellEnd"/>
            <w:r w:rsidRPr="00D229D4">
              <w:rPr>
                <w:rFonts w:ascii="Calibri" w:eastAsia="Calibri" w:hAnsi="Calibri" w:cs="Times New Roman"/>
                <w:lang w:val="en-US"/>
              </w:rPr>
              <w:t xml:space="preserve"> </w:t>
            </w:r>
            <w:proofErr w:type="spellStart"/>
            <w:r w:rsidRPr="00D229D4">
              <w:rPr>
                <w:rFonts w:ascii="Calibri" w:eastAsia="Calibri" w:hAnsi="Calibri" w:cs="Times New Roman"/>
                <w:lang w:val="en-US"/>
              </w:rPr>
              <w:t>Christoffersen</w:t>
            </w:r>
            <w:proofErr w:type="spellEnd"/>
          </w:p>
        </w:tc>
        <w:tc>
          <w:tcPr>
            <w:tcW w:w="851" w:type="dxa"/>
          </w:tcPr>
          <w:p w14:paraId="69A488F5"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6</w:t>
            </w:r>
          </w:p>
        </w:tc>
        <w:tc>
          <w:tcPr>
            <w:tcW w:w="1984" w:type="dxa"/>
          </w:tcPr>
          <w:p w14:paraId="6827082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dense Robotics</w:t>
            </w:r>
          </w:p>
        </w:tc>
        <w:tc>
          <w:tcPr>
            <w:tcW w:w="1323" w:type="dxa"/>
          </w:tcPr>
          <w:p w14:paraId="3C6FADC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8/05/2016</w:t>
            </w:r>
          </w:p>
        </w:tc>
        <w:tc>
          <w:tcPr>
            <w:tcW w:w="1421" w:type="dxa"/>
          </w:tcPr>
          <w:p w14:paraId="2369C82A"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77FF50AE"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56FFE51"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3</w:t>
            </w:r>
          </w:p>
        </w:tc>
        <w:tc>
          <w:tcPr>
            <w:tcW w:w="2409" w:type="dxa"/>
          </w:tcPr>
          <w:p w14:paraId="147C45E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Casper </w:t>
            </w:r>
            <w:proofErr w:type="spellStart"/>
            <w:r w:rsidRPr="00D229D4">
              <w:rPr>
                <w:rFonts w:ascii="Calibri" w:eastAsia="Calibri" w:hAnsi="Calibri" w:cs="Times New Roman"/>
                <w:lang w:val="en-US"/>
              </w:rPr>
              <w:t>Harlev</w:t>
            </w:r>
            <w:proofErr w:type="spellEnd"/>
          </w:p>
        </w:tc>
        <w:tc>
          <w:tcPr>
            <w:tcW w:w="851" w:type="dxa"/>
          </w:tcPr>
          <w:p w14:paraId="7E91F4D8"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4</w:t>
            </w:r>
          </w:p>
        </w:tc>
        <w:tc>
          <w:tcPr>
            <w:tcW w:w="1984" w:type="dxa"/>
          </w:tcPr>
          <w:p w14:paraId="406B0B70"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Sensohive</w:t>
            </w:r>
            <w:proofErr w:type="spellEnd"/>
          </w:p>
        </w:tc>
        <w:tc>
          <w:tcPr>
            <w:tcW w:w="1323" w:type="dxa"/>
          </w:tcPr>
          <w:p w14:paraId="65A2A30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0/06/2016</w:t>
            </w:r>
          </w:p>
        </w:tc>
        <w:tc>
          <w:tcPr>
            <w:tcW w:w="1421" w:type="dxa"/>
          </w:tcPr>
          <w:p w14:paraId="2B5507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50minutes</w:t>
            </w:r>
          </w:p>
        </w:tc>
      </w:tr>
      <w:tr w:rsidR="00D229D4" w:rsidRPr="00D229D4" w14:paraId="50A8551A"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18C71F4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4</w:t>
            </w:r>
          </w:p>
        </w:tc>
        <w:tc>
          <w:tcPr>
            <w:tcW w:w="2409" w:type="dxa"/>
          </w:tcPr>
          <w:p w14:paraId="2A08524B"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Jimmy Alison Jorgensen</w:t>
            </w:r>
          </w:p>
        </w:tc>
        <w:tc>
          <w:tcPr>
            <w:tcW w:w="851" w:type="dxa"/>
          </w:tcPr>
          <w:p w14:paraId="1C49DD1E"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6</w:t>
            </w:r>
          </w:p>
        </w:tc>
        <w:tc>
          <w:tcPr>
            <w:tcW w:w="1984" w:type="dxa"/>
          </w:tcPr>
          <w:p w14:paraId="58B48184"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CorePath</w:t>
            </w:r>
            <w:proofErr w:type="spellEnd"/>
          </w:p>
        </w:tc>
        <w:tc>
          <w:tcPr>
            <w:tcW w:w="1323" w:type="dxa"/>
          </w:tcPr>
          <w:p w14:paraId="1FD998F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4/06/2016</w:t>
            </w:r>
          </w:p>
        </w:tc>
        <w:tc>
          <w:tcPr>
            <w:tcW w:w="1421" w:type="dxa"/>
          </w:tcPr>
          <w:p w14:paraId="79CD3648"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minutes</w:t>
            </w:r>
          </w:p>
        </w:tc>
      </w:tr>
      <w:tr w:rsidR="00D229D4" w:rsidRPr="00D229D4" w14:paraId="78AE5839"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4D5A47A"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5</w:t>
            </w:r>
          </w:p>
        </w:tc>
        <w:tc>
          <w:tcPr>
            <w:tcW w:w="2409" w:type="dxa"/>
          </w:tcPr>
          <w:p w14:paraId="7313DAF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Lars-Peter </w:t>
            </w:r>
            <w:proofErr w:type="spellStart"/>
            <w:r w:rsidRPr="00D229D4">
              <w:rPr>
                <w:rFonts w:ascii="Calibri" w:eastAsia="Calibri" w:hAnsi="Calibri" w:cs="Times New Roman"/>
                <w:lang w:val="en-US"/>
              </w:rPr>
              <w:t>Ellekilde</w:t>
            </w:r>
            <w:proofErr w:type="spellEnd"/>
          </w:p>
        </w:tc>
        <w:tc>
          <w:tcPr>
            <w:tcW w:w="851" w:type="dxa"/>
          </w:tcPr>
          <w:p w14:paraId="5BC3751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746EF07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ssociate Professor</w:t>
            </w:r>
          </w:p>
        </w:tc>
        <w:tc>
          <w:tcPr>
            <w:tcW w:w="1323" w:type="dxa"/>
          </w:tcPr>
          <w:p w14:paraId="5F0B85D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581A013D"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9minutes</w:t>
            </w:r>
          </w:p>
        </w:tc>
      </w:tr>
      <w:tr w:rsidR="00D229D4" w:rsidRPr="00D229D4" w14:paraId="6BBB530C"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537B8575"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6</w:t>
            </w:r>
          </w:p>
        </w:tc>
        <w:tc>
          <w:tcPr>
            <w:tcW w:w="2409" w:type="dxa"/>
          </w:tcPr>
          <w:p w14:paraId="44BBB1F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Tommy </w:t>
            </w:r>
            <w:proofErr w:type="spellStart"/>
            <w:r w:rsidRPr="00D229D4">
              <w:rPr>
                <w:rFonts w:ascii="Calibri" w:eastAsia="Calibri" w:hAnsi="Calibri" w:cs="Times New Roman"/>
                <w:lang w:val="en-US"/>
              </w:rPr>
              <w:t>Otzen</w:t>
            </w:r>
            <w:proofErr w:type="spellEnd"/>
          </w:p>
        </w:tc>
        <w:tc>
          <w:tcPr>
            <w:tcW w:w="851" w:type="dxa"/>
          </w:tcPr>
          <w:p w14:paraId="6FA84AF7"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2650E2F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Kubo Robot</w:t>
            </w:r>
          </w:p>
        </w:tc>
        <w:tc>
          <w:tcPr>
            <w:tcW w:w="1323" w:type="dxa"/>
          </w:tcPr>
          <w:p w14:paraId="081ED8B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226DDCC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0minutes</w:t>
            </w:r>
          </w:p>
        </w:tc>
      </w:tr>
      <w:tr w:rsidR="00D91F60" w:rsidRPr="00D229D4" w14:paraId="476FBB3E"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0C6DD944"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7</w:t>
            </w:r>
          </w:p>
        </w:tc>
        <w:tc>
          <w:tcPr>
            <w:tcW w:w="2409" w:type="dxa"/>
          </w:tcPr>
          <w:p w14:paraId="6D34BA60"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Mathias </w:t>
            </w:r>
            <w:r w:rsidRPr="00E612DB">
              <w:rPr>
                <w:rFonts w:ascii="Calibri" w:eastAsia="Calibri" w:hAnsi="Calibri" w:cs="Times New Roman"/>
                <w:noProof/>
                <w:lang w:val="en-US"/>
              </w:rPr>
              <w:t>Flind</w:t>
            </w:r>
          </w:p>
        </w:tc>
        <w:tc>
          <w:tcPr>
            <w:tcW w:w="851" w:type="dxa"/>
          </w:tcPr>
          <w:p w14:paraId="1ADEE951"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6</w:t>
            </w:r>
          </w:p>
        </w:tc>
        <w:tc>
          <w:tcPr>
            <w:tcW w:w="1984" w:type="dxa"/>
          </w:tcPr>
          <w:p w14:paraId="74A98663"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Researcher</w:t>
            </w:r>
          </w:p>
        </w:tc>
        <w:tc>
          <w:tcPr>
            <w:tcW w:w="1323" w:type="dxa"/>
          </w:tcPr>
          <w:p w14:paraId="26958C7C"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07/07/2016</w:t>
            </w:r>
          </w:p>
        </w:tc>
        <w:tc>
          <w:tcPr>
            <w:tcW w:w="1421" w:type="dxa"/>
          </w:tcPr>
          <w:p w14:paraId="523B4916"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69B9DA09" w14:textId="77777777" w:rsidTr="00D91F60">
        <w:tc>
          <w:tcPr>
            <w:cnfStyle w:val="001000000000" w:firstRow="0" w:lastRow="0" w:firstColumn="1" w:lastColumn="0" w:oddVBand="0" w:evenVBand="0" w:oddHBand="0" w:evenHBand="0" w:firstRowFirstColumn="0" w:firstRowLastColumn="0" w:lastRowFirstColumn="0" w:lastRowLastColumn="0"/>
            <w:tcW w:w="534" w:type="dxa"/>
          </w:tcPr>
          <w:p w14:paraId="246F02BB"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8</w:t>
            </w:r>
          </w:p>
        </w:tc>
        <w:tc>
          <w:tcPr>
            <w:tcW w:w="2409" w:type="dxa"/>
          </w:tcPr>
          <w:p w14:paraId="51C885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Anders Beck</w:t>
            </w:r>
          </w:p>
        </w:tc>
        <w:tc>
          <w:tcPr>
            <w:tcW w:w="851" w:type="dxa"/>
          </w:tcPr>
          <w:p w14:paraId="14A996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35</w:t>
            </w:r>
          </w:p>
        </w:tc>
        <w:tc>
          <w:tcPr>
            <w:tcW w:w="1984" w:type="dxa"/>
          </w:tcPr>
          <w:p w14:paraId="48F2B767"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DTI-RT</w:t>
            </w:r>
          </w:p>
        </w:tc>
        <w:tc>
          <w:tcPr>
            <w:tcW w:w="1323" w:type="dxa"/>
          </w:tcPr>
          <w:p w14:paraId="2272C4B5"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7/07/2016</w:t>
            </w:r>
          </w:p>
        </w:tc>
        <w:tc>
          <w:tcPr>
            <w:tcW w:w="1421" w:type="dxa"/>
          </w:tcPr>
          <w:p w14:paraId="27F128E0"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4E2C23C1"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9EE821C"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9</w:t>
            </w:r>
          </w:p>
        </w:tc>
        <w:tc>
          <w:tcPr>
            <w:tcW w:w="2409" w:type="dxa"/>
          </w:tcPr>
          <w:p w14:paraId="6E0222C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Bilge </w:t>
            </w:r>
          </w:p>
        </w:tc>
        <w:tc>
          <w:tcPr>
            <w:tcW w:w="851" w:type="dxa"/>
          </w:tcPr>
          <w:p w14:paraId="62FDAF8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1984" w:type="dxa"/>
          </w:tcPr>
          <w:p w14:paraId="3944539E"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On Robots</w:t>
            </w:r>
          </w:p>
        </w:tc>
        <w:tc>
          <w:tcPr>
            <w:tcW w:w="1323" w:type="dxa"/>
          </w:tcPr>
          <w:p w14:paraId="0D48B25D" w14:textId="77777777" w:rsidR="00D91F60" w:rsidRPr="00D229D4" w:rsidRDefault="00C765C6"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17/08</w:t>
            </w:r>
          </w:p>
        </w:tc>
        <w:tc>
          <w:tcPr>
            <w:tcW w:w="1421" w:type="dxa"/>
          </w:tcPr>
          <w:p w14:paraId="38EF44B8" w14:textId="77777777" w:rsidR="00A40C28" w:rsidRPr="00D229D4" w:rsidRDefault="00D91F60" w:rsidP="00581ACF">
            <w:pPr>
              <w:keepNext/>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bl>
    <w:p w14:paraId="0E6485F2" w14:textId="77777777" w:rsidR="00A40C28" w:rsidRDefault="00581ACF" w:rsidP="00581ACF">
      <w:pPr>
        <w:pStyle w:val="Caption"/>
        <w:rPr>
          <w:rFonts w:ascii="Times New Roman" w:eastAsia="Calibri" w:hAnsi="Times New Roman" w:cs="Times New Roman"/>
          <w:lang w:val="en-US"/>
        </w:rPr>
      </w:pPr>
      <w:r>
        <w:t xml:space="preserve">Figure </w:t>
      </w:r>
      <w:r w:rsidR="00E86B28">
        <w:fldChar w:fldCharType="begin"/>
      </w:r>
      <w:r w:rsidR="00E86B28">
        <w:instrText xml:space="preserve"> SEQ Figure \* ARABIC </w:instrText>
      </w:r>
      <w:r w:rsidR="00E86B28">
        <w:fldChar w:fldCharType="separate"/>
      </w:r>
      <w:r w:rsidR="00C930CC">
        <w:rPr>
          <w:noProof/>
        </w:rPr>
        <w:t>5</w:t>
      </w:r>
      <w:r w:rsidR="00E86B28">
        <w:rPr>
          <w:noProof/>
        </w:rPr>
        <w:fldChar w:fldCharType="end"/>
      </w:r>
      <w:r>
        <w:rPr>
          <w:lang w:val="en-US"/>
        </w:rPr>
        <w:t xml:space="preserve"> Interviews completed</w:t>
      </w:r>
    </w:p>
    <w:p w14:paraId="41735ECB" w14:textId="77777777" w:rsidR="00A40C28" w:rsidRP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rsidRPr="001D1AAB">
        <w:rPr>
          <w:rFonts w:ascii="Times New Roman" w:eastAsia="Calibri" w:hAnsi="Times New Roman" w:cs="Times New Roman"/>
          <w:lang w:val="en-US"/>
        </w:rPr>
        <w:fldChar w:fldCharType="begin"/>
      </w:r>
      <w:r w:rsidR="001D0580">
        <w:rPr>
          <w:rFonts w:ascii="Times New Roman" w:eastAsia="Calibri" w:hAnsi="Times New Roman" w:cs="Times New Roman"/>
          <w:lang w:val="en-US"/>
        </w:rPr>
        <w:instrText xml:space="preserve"> 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1D0580">
        <w:rPr>
          <w:rFonts w:ascii="Cambria Math" w:eastAsia="Calibri" w:hAnsi="Cambria Math" w:cs="Cambria Math"/>
          <w:lang w:val="en-US"/>
        </w:rPr>
        <w:instrText>‐</w:instrText>
      </w:r>
      <w:r w:rsidR="001D0580">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Snowball sampling is essentially social because it both uses and activates existing social networks</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2086F56" w14:textId="77777777" w:rsidR="001D1AAB" w:rsidRPr="001D1AAB" w:rsidRDefault="00C00B09" w:rsidP="00CF1293">
      <w:pPr>
        <w:pStyle w:val="Heading1"/>
        <w:rPr>
          <w:rFonts w:eastAsia="Times New Roman"/>
          <w:lang w:val="en-US"/>
        </w:rPr>
      </w:pPr>
      <w:bookmarkStart w:id="118"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118"/>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289722E" w14:textId="77777777" w:rsidR="001D1AAB" w:rsidRPr="003D5157" w:rsidRDefault="00581ACF" w:rsidP="00581ACF">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C930CC">
        <w:rPr>
          <w:noProof/>
          <w:lang w:val="en-US"/>
        </w:rPr>
        <w:t>6</w:t>
      </w:r>
      <w:r>
        <w:fldChar w:fldCharType="end"/>
      </w:r>
      <w:r>
        <w:rPr>
          <w:lang w:val="en-US"/>
        </w:rPr>
        <w:t xml:space="preserve"> Snowball Stemma</w:t>
      </w:r>
      <w:proofErr w:type="gramEnd"/>
    </w:p>
    <w:p w14:paraId="4DEE46AC"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14:paraId="491A06E8"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 xml:space="preserve">) a regional Institute for Collaboration that is partly financed by national and regional authorities. I contact her through an email explaining my study objectives 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stating that she think he had much more experience in my study subject than her. The snowball method started by interviewing the cluster manager of the national robotic network in 25/04/2016. </w:t>
      </w:r>
      <w:r w:rsidRPr="001D1AAB">
        <w:rPr>
          <w:rFonts w:ascii="Times New Roman" w:eastAsia="Calibri" w:hAnsi="Times New Roman" w:cs="Times New Roman"/>
          <w:lang w:val="en-US"/>
        </w:rPr>
        <w:lastRenderedPageBreak/>
        <w:t xml:space="preserve">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sion I asked him to recommend m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Pr="001D1AAB">
        <w:rPr>
          <w:rFonts w:ascii="Times New Roman" w:eastAsia="Calibri" w:hAnsi="Times New Roman" w:cs="Times New Roman"/>
          <w:lang w:val="en-US"/>
        </w:rPr>
        <w:t xml:space="preserve"> the business manager of Odense robotics frontier for robotic technologies as he stated that these people have some specific tasks for the development of </w:t>
      </w:r>
      <w:commentRangeStart w:id="119"/>
      <w:r w:rsidRPr="001D1AAB">
        <w:rPr>
          <w:rFonts w:ascii="Times New Roman" w:eastAsia="Calibri" w:hAnsi="Times New Roman" w:cs="Times New Roman"/>
          <w:lang w:val="en-US"/>
        </w:rPr>
        <w:t>the cluster</w:t>
      </w:r>
      <w:commentRangeEnd w:id="119"/>
      <w:r w:rsidRPr="001D1AAB">
        <w:rPr>
          <w:rFonts w:ascii="Times New Roman" w:eastAsia="Calibri" w:hAnsi="Times New Roman" w:cs="Times New Roman"/>
          <w:sz w:val="16"/>
          <w:szCs w:val="16"/>
        </w:rPr>
        <w:commentReference w:id="119"/>
      </w:r>
      <w:r w:rsidRPr="001D1AAB">
        <w:rPr>
          <w:rFonts w:ascii="Times New Roman" w:eastAsia="Calibri" w:hAnsi="Times New Roman" w:cs="Times New Roman"/>
          <w:lang w:val="en-US"/>
        </w:rPr>
        <w:t xml:space="preserve">.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on 18/05/2016, in </w:t>
      </w:r>
      <w:proofErr w:type="spellStart"/>
      <w:r w:rsidRPr="001D1AAB">
        <w:rPr>
          <w:rFonts w:ascii="Times New Roman" w:eastAsia="Calibri" w:hAnsi="Times New Roman" w:cs="Times New Roman"/>
          <w:lang w:val="en-US"/>
        </w:rPr>
        <w:t>Forskerparker</w:t>
      </w:r>
      <w:proofErr w:type="spellEnd"/>
      <w:r w:rsidRPr="001D1AAB">
        <w:rPr>
          <w:rFonts w:ascii="Times New Roman" w:eastAsia="Calibri" w:hAnsi="Times New Roman" w:cs="Times New Roman"/>
          <w:lang w:val="en-US"/>
        </w:rPr>
        <w:t xml:space="preserve"> where the frontier has its offices. Parallel to our discussion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a hardcopy of the cluster’s value chain that can be found in Appendix X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xml:space="preserve">. At the end of our talk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proposed m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otics and Casper </w:t>
      </w:r>
      <w:proofErr w:type="spellStart"/>
      <w:r w:rsidRPr="001D1AAB">
        <w:rPr>
          <w:rFonts w:ascii="Times New Roman" w:eastAsia="Calibri" w:hAnsi="Times New Roman" w:cs="Times New Roman"/>
          <w:lang w:val="en-US"/>
        </w:rPr>
        <w:t>Harlev</w:t>
      </w:r>
      <w:proofErr w:type="spellEnd"/>
      <w:r w:rsidRPr="001D1AAB">
        <w:rPr>
          <w:rFonts w:ascii="Times New Roman" w:eastAsia="Calibri" w:hAnsi="Times New Roman" w:cs="Times New Roman"/>
          <w:lang w:val="en-US"/>
        </w:rPr>
        <w:t xml:space="preserve">, the </w:t>
      </w:r>
      <w:proofErr w:type="spellStart"/>
      <w:r w:rsidRPr="001D1AAB">
        <w:rPr>
          <w:rFonts w:ascii="Times New Roman" w:eastAsia="Calibri" w:hAnsi="Times New Roman" w:cs="Times New Roman"/>
          <w:lang w:val="en-US"/>
        </w:rPr>
        <w:t>Ceo</w:t>
      </w:r>
      <w:proofErr w:type="spellEnd"/>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 having at the moment two core products, a climate sensor solution for greenhouses and a wireless temperature sensor for concrete </w:t>
      </w:r>
      <w:proofErr w:type="gramStart"/>
      <w:r w:rsidRPr="001D1AAB">
        <w:rPr>
          <w:rFonts w:ascii="Times New Roman" w:eastAsia="Calibri" w:hAnsi="Times New Roman" w:cs="Times New Roman"/>
          <w:lang w:val="en-US"/>
        </w:rPr>
        <w:t>monitoring</w:t>
      </w:r>
      <w:r w:rsidRPr="001D1AAB">
        <w:rPr>
          <w:rFonts w:ascii="Times New Roman" w:eastAsia="Calibri" w:hAnsi="Times New Roman" w:cs="Times New Roman"/>
          <w:lang w:val="en-US"/>
        </w:rPr>
        <w:tab/>
        <w:t>.</w:t>
      </w:r>
      <w:proofErr w:type="gramEnd"/>
      <w:r w:rsidRPr="001D1AAB">
        <w:rPr>
          <w:rFonts w:ascii="Times New Roman" w:eastAsia="Calibri" w:hAnsi="Times New Roman" w:cs="Times New Roman"/>
          <w:lang w:val="en-US"/>
        </w:rPr>
        <w:t xml:space="preserve">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Jimmy Alison Jorgensen was the second </w:t>
      </w:r>
      <w:proofErr w:type="spellStart"/>
      <w:r w:rsidRPr="001D1AAB">
        <w:rPr>
          <w:rFonts w:ascii="Times New Roman" w:eastAsia="Calibri" w:hAnsi="Times New Roman" w:cs="Times New Roman"/>
          <w:lang w:val="en-US"/>
        </w:rPr>
        <w:t>Mikkel’s</w:t>
      </w:r>
      <w:proofErr w:type="spellEnd"/>
      <w:r w:rsidRPr="001D1AAB">
        <w:rPr>
          <w:rFonts w:ascii="Times New Roman" w:eastAsia="Calibri" w:hAnsi="Times New Roman" w:cs="Times New Roman"/>
          <w:lang w:val="en-US"/>
        </w:rPr>
        <w:t xml:space="preserve"> recommendation and the fourth interview in the stemma. The meeting was arrange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 holds its office and </w:t>
      </w:r>
      <w:proofErr w:type="gramStart"/>
      <w:r w:rsidRPr="001D1AAB">
        <w:rPr>
          <w:rFonts w:ascii="Times New Roman" w:eastAsia="Calibri" w:hAnsi="Times New Roman" w:cs="Times New Roman"/>
          <w:lang w:val="en-US"/>
        </w:rPr>
        <w:t>laboratory</w:t>
      </w:r>
      <w:proofErr w:type="gramEnd"/>
      <w:r w:rsidRPr="001D1AAB">
        <w:rPr>
          <w:rFonts w:ascii="Times New Roman" w:eastAsia="Calibri" w:hAnsi="Times New Roman" w:cs="Times New Roman"/>
          <w:lang w:val="en-US"/>
        </w:rPr>
        <w:t xml:space="preserve"> as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e recorded interview lasted for 42 minutes but my whole stay in the company held for one and a half hour. I spend around 20 minutes with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me the surroundings. He also demonstrated the company’s product in the UR5 robotic arm that they employ trying to explain some technical parameters. He also elaborated on how the startup companies inside the hub can collaborate with the example of </w:t>
      </w:r>
      <w:r w:rsidRPr="001D1AAB">
        <w:rPr>
          <w:rFonts w:ascii="Times New Roman" w:eastAsia="Calibri" w:hAnsi="Times New Roman" w:cs="Times New Roman"/>
          <w:lang w:val="en-US"/>
        </w:rPr>
        <w:lastRenderedPageBreak/>
        <w:t xml:space="preserve">their neighbors </w:t>
      </w:r>
      <w:proofErr w:type="spellStart"/>
      <w:r w:rsidRPr="001D1AAB">
        <w:rPr>
          <w:rFonts w:ascii="Times New Roman" w:eastAsia="Calibri" w:hAnsi="Times New Roman" w:cs="Times New Roman"/>
          <w:lang w:val="en-US"/>
        </w:rPr>
        <w:t>RoboAtWork</w:t>
      </w:r>
      <w:proofErr w:type="spellEnd"/>
      <w:r w:rsidRPr="001D1AAB">
        <w:rPr>
          <w:rFonts w:ascii="Times New Roman" w:eastAsia="Calibri" w:hAnsi="Times New Roman" w:cs="Times New Roman"/>
          <w:lang w:val="en-US"/>
        </w:rPr>
        <w:t xml:space="preserve"> that their software can be applicable to the other company’s solution. At the end of the visit and after the interview, Jimmy made two referrals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talk with the associate professor took place at his office in SDU new engineering building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conducted in a quiet spot in the </w:t>
      </w:r>
      <w:proofErr w:type="spellStart"/>
      <w:r w:rsidRPr="001D1AAB">
        <w:rPr>
          <w:rFonts w:ascii="Times New Roman" w:eastAsia="Calibri" w:hAnsi="Times New Roman" w:cs="Times New Roman"/>
          <w:lang w:val="en-US"/>
        </w:rPr>
        <w:t>cantine</w:t>
      </w:r>
      <w:proofErr w:type="spellEnd"/>
      <w:r w:rsidRPr="001D1AAB">
        <w:rPr>
          <w:rFonts w:ascii="Times New Roman" w:eastAsia="Calibri" w:hAnsi="Times New Roman" w:cs="Times New Roman"/>
          <w:lang w:val="en-US"/>
        </w:rPr>
        <w:t xml:space="preserve"> of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s offices are. Due to the heavy program of Bilge, we arranged our interview the 17th of August in his company’s offices just 4 kilometers from the center of </w:t>
      </w:r>
      <w:commentRangeStart w:id="120"/>
      <w:r w:rsidRPr="001D1AAB">
        <w:rPr>
          <w:rFonts w:ascii="Times New Roman" w:eastAsia="Calibri" w:hAnsi="Times New Roman" w:cs="Times New Roman"/>
          <w:lang w:val="en-US"/>
        </w:rPr>
        <w:t>Odense</w:t>
      </w:r>
      <w:commentRangeEnd w:id="120"/>
      <w:r w:rsidRPr="001D1AAB">
        <w:rPr>
          <w:rFonts w:ascii="Times New Roman" w:eastAsia="Calibri" w:hAnsi="Times New Roman" w:cs="Times New Roman"/>
          <w:sz w:val="16"/>
          <w:szCs w:val="16"/>
        </w:rPr>
        <w:commentReference w:id="120"/>
      </w:r>
      <w:r w:rsidRPr="001D1AAB">
        <w:rPr>
          <w:rFonts w:ascii="Times New Roman" w:eastAsia="Calibri" w:hAnsi="Times New Roman" w:cs="Times New Roman"/>
          <w:lang w:val="en-US"/>
        </w:rPr>
        <w:t>.</w:t>
      </w:r>
    </w:p>
    <w:p w14:paraId="7CDE4C1A" w14:textId="77777777"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 the former research assistant of SDU Drone Center-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Kinney Moller Institute and now</w:t>
      </w:r>
      <w:r w:rsidR="00E612DB">
        <w:rPr>
          <w:rFonts w:ascii="Times New Roman" w:eastAsia="Calibri" w:hAnsi="Times New Roman" w:cs="Times New Roman"/>
          <w:lang w:val="en-US"/>
        </w:rPr>
        <w:t xml:space="preserve"> the</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 and Anders a team leader in DTI-RT. The meeting took place in SDU ‘Winter Garden’ an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DTI offices acco</w:t>
      </w:r>
      <w:r w:rsidR="00F3434A">
        <w:rPr>
          <w:rFonts w:ascii="Times New Roman" w:eastAsia="Calibri" w:hAnsi="Times New Roman" w:cs="Times New Roman"/>
          <w:lang w:val="en-US"/>
        </w:rPr>
        <w:t xml:space="preserve">rdingly. </w:t>
      </w:r>
    </w:p>
    <w:p w14:paraId="771A8F22" w14:textId="77777777" w:rsidR="00582198" w:rsidRPr="00582198" w:rsidRDefault="00C00B09" w:rsidP="00582198">
      <w:pPr>
        <w:pStyle w:val="Heading1"/>
        <w:rPr>
          <w:lang w:val="en-US"/>
        </w:rPr>
      </w:pPr>
      <w:bookmarkStart w:id="121" w:name="_Toc457211244"/>
      <w:bookmarkStart w:id="122" w:name="_Toc459977504"/>
      <w:r>
        <w:rPr>
          <w:lang w:val="en-US"/>
        </w:rPr>
        <w:t>3.4</w:t>
      </w:r>
      <w:r w:rsidR="00582198" w:rsidRPr="00582198">
        <w:rPr>
          <w:lang w:val="en-US"/>
        </w:rPr>
        <w:t xml:space="preserve"> Data analysis</w:t>
      </w:r>
      <w:bookmarkEnd w:id="121"/>
      <w:bookmarkEnd w:id="122"/>
      <w:r w:rsidR="00582198" w:rsidRPr="00582198">
        <w:rPr>
          <w:lang w:val="en-US"/>
        </w:rPr>
        <w:t xml:space="preserve"> </w:t>
      </w:r>
    </w:p>
    <w:p w14:paraId="50F1F7C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14:paraId="6DBB3A7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ata analysis begins during the data collection </w:t>
      </w:r>
      <w:proofErr w:type="gramStart"/>
      <w:r w:rsidRPr="00582198">
        <w:rPr>
          <w:rFonts w:ascii="Times New Roman" w:eastAsia="Calibri" w:hAnsi="Times New Roman" w:cs="Times New Roman"/>
          <w:lang w:val="en-US"/>
        </w:rPr>
        <w:t>stage  and</w:t>
      </w:r>
      <w:proofErr w:type="gramEnd"/>
      <w:r w:rsidRPr="00582198">
        <w:rPr>
          <w:rFonts w:ascii="Times New Roman" w:eastAsia="Calibri" w:hAnsi="Times New Roman" w:cs="Times New Roman"/>
          <w:lang w:val="en-US"/>
        </w:rPr>
        <w:t xml:space="preserve"> aspects of the subject will arise without any prior knowledge before the start of the stud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act that intricate me more in the process of completing my master thesis research was that as a researcher I had the virtue of being the interviewer and thus, I was directly involved in the collection of data.</w:t>
      </w:r>
    </w:p>
    <w:p w14:paraId="42BF221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For that reason after during and before every interview I was modifying the interview guide in the needs of the respondent. An </w:t>
      </w:r>
      <w:r w:rsidRPr="00582198">
        <w:rPr>
          <w:rFonts w:ascii="Times New Roman" w:eastAsia="Calibri" w:hAnsi="Times New Roman" w:cs="Times New Roman"/>
          <w:color w:val="FF0000"/>
          <w:lang w:val="en-US"/>
        </w:rPr>
        <w:t xml:space="preserve">online research (social media, partners </w:t>
      </w:r>
      <w:proofErr w:type="spellStart"/>
      <w:r w:rsidRPr="00582198">
        <w:rPr>
          <w:rFonts w:ascii="Times New Roman" w:eastAsia="Calibri" w:hAnsi="Times New Roman" w:cs="Times New Roman"/>
          <w:color w:val="FF0000"/>
          <w:lang w:val="en-US"/>
        </w:rPr>
        <w:t>googling</w:t>
      </w:r>
      <w:proofErr w:type="spellEnd"/>
      <w:proofErr w:type="gramStart"/>
      <w:r w:rsidRPr="00582198">
        <w:rPr>
          <w:rFonts w:ascii="Times New Roman" w:eastAsia="Calibri" w:hAnsi="Times New Roman" w:cs="Times New Roman"/>
          <w:color w:val="FF0000"/>
          <w:lang w:val="en-US"/>
        </w:rPr>
        <w:t>..examples</w:t>
      </w:r>
      <w:proofErr w:type="gramEnd"/>
      <w:r w:rsidRPr="00582198">
        <w:rPr>
          <w:rFonts w:ascii="Times New Roman" w:eastAsia="Calibri" w:hAnsi="Times New Roman" w:cs="Times New Roman"/>
          <w:color w:val="FF0000"/>
          <w:lang w:val="en-US"/>
        </w:rPr>
        <w:t xml:space="preserve"> of insights e.g. </w:t>
      </w:r>
      <w:proofErr w:type="spellStart"/>
      <w:r w:rsidRPr="00582198">
        <w:rPr>
          <w:rFonts w:ascii="Times New Roman" w:eastAsia="Calibri" w:hAnsi="Times New Roman" w:cs="Times New Roman"/>
          <w:color w:val="FF0000"/>
          <w:lang w:val="en-US"/>
        </w:rPr>
        <w:t>JarTech</w:t>
      </w:r>
      <w:proofErr w:type="spellEnd"/>
      <w:r w:rsidRPr="00582198">
        <w:rPr>
          <w:rFonts w:ascii="Times New Roman" w:eastAsia="Calibri" w:hAnsi="Times New Roman" w:cs="Times New Roman"/>
          <w:color w:val="FF0000"/>
          <w:lang w:val="en-US"/>
        </w:rPr>
        <w:t xml:space="preserve"> or the student contest that </w:t>
      </w:r>
      <w:r w:rsidRPr="00E612DB">
        <w:rPr>
          <w:rFonts w:ascii="Times New Roman" w:eastAsia="Calibri" w:hAnsi="Times New Roman" w:cs="Times New Roman"/>
          <w:noProof/>
          <w:color w:val="FF0000"/>
          <w:lang w:val="en-US"/>
        </w:rPr>
        <w:t>Sensohive</w:t>
      </w:r>
      <w:r w:rsidRPr="00582198">
        <w:rPr>
          <w:rFonts w:ascii="Times New Roman" w:eastAsia="Calibri" w:hAnsi="Times New Roman" w:cs="Times New Roman"/>
          <w:color w:val="FF0000"/>
          <w:lang w:val="en-US"/>
        </w:rPr>
        <w:t xml:space="preserve"> won).</w:t>
      </w:r>
      <w:r w:rsidRPr="00582198">
        <w:rPr>
          <w:rFonts w:ascii="Times New Roman" w:eastAsia="Calibri" w:hAnsi="Times New Roman" w:cs="Times New Roman"/>
          <w:lang w:val="en-US"/>
        </w:rPr>
        <w:t xml:space="preserve">about the background of the interviewee had occurred in all the interview situations.  Taking notes before, during and after the interview to see the relevance </w:t>
      </w:r>
      <w:r w:rsidR="00E612DB">
        <w:rPr>
          <w:rFonts w:ascii="Times New Roman" w:eastAsia="Calibri" w:hAnsi="Times New Roman" w:cs="Times New Roman"/>
          <w:noProof/>
          <w:lang w:val="en-US"/>
        </w:rPr>
        <w:t>of</w:t>
      </w:r>
      <w:r w:rsidRPr="00582198">
        <w:rPr>
          <w:rFonts w:ascii="Times New Roman" w:eastAsia="Calibri" w:hAnsi="Times New Roman" w:cs="Times New Roman"/>
          <w:lang w:val="en-US"/>
        </w:rPr>
        <w:t xml:space="preserve"> new aspects will present in next interviews for example the terms soft money and the 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14:paraId="398C19E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Every interview transcription has been done after each </w:t>
      </w:r>
      <w:proofErr w:type="gramStart"/>
      <w:r w:rsidRPr="00582198">
        <w:rPr>
          <w:rFonts w:ascii="Times New Roman" w:eastAsia="Calibri" w:hAnsi="Times New Roman" w:cs="Times New Roman"/>
          <w:lang w:val="en-US"/>
        </w:rPr>
        <w:t>interview</w:t>
      </w:r>
      <w:proofErr w:type="gramEnd"/>
      <w:r w:rsidRPr="00582198">
        <w:rPr>
          <w:rFonts w:ascii="Times New Roman" w:eastAsia="Calibri" w:hAnsi="Times New Roman" w:cs="Times New Roman"/>
          <w:lang w:val="en-US"/>
        </w:rPr>
        <w:t xml:space="preserve">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14:paraId="4EC9D628" w14:textId="77777777" w:rsidR="00582198" w:rsidRPr="00582198" w:rsidRDefault="00C00B09" w:rsidP="00582198">
      <w:pPr>
        <w:pStyle w:val="Heading1"/>
        <w:rPr>
          <w:rFonts w:eastAsia="Calibri"/>
          <w:lang w:val="en-US"/>
        </w:rPr>
      </w:pPr>
      <w:bookmarkStart w:id="123" w:name="_Toc457211245"/>
      <w:bookmarkStart w:id="124" w:name="_Toc459977505"/>
      <w:r>
        <w:rPr>
          <w:rFonts w:eastAsia="Calibri"/>
          <w:lang w:val="en-US"/>
        </w:rPr>
        <w:t>3.4</w:t>
      </w:r>
      <w:r w:rsidR="00582198" w:rsidRPr="00582198">
        <w:rPr>
          <w:rFonts w:eastAsia="Calibri"/>
          <w:lang w:val="en-US"/>
        </w:rPr>
        <w:t>.1 Coding the data</w:t>
      </w:r>
      <w:bookmarkEnd w:id="123"/>
      <w:bookmarkEnd w:id="124"/>
    </w:p>
    <w:p w14:paraId="30299B5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was able to connect the interviews with the already known theory but the data analysis helped me to achieve even greater knowledge in the data that probably do not form part of the theoretical assumptions mentioned in the interview guide. Moreover, new perspectives appear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that made me able to continue developing the ‘business model’ of my research.</w:t>
      </w:r>
    </w:p>
    <w:p w14:paraId="473843A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14:paraId="54880D3F"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coding of data process direct presentation, condensation and interpretation will be used. Interpretation in the deductive method acquires a new significance as the interpreter relates what is said as in a theoretical contex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An interpretation can translate a statement into an applied theory and thus the words in their literal meaning are expressed as a theoretical category with its frame of references.</w:t>
      </w:r>
    </w:p>
    <w:p w14:paraId="027110D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469FD19C" w14:textId="77777777" w:rsidR="00582198" w:rsidRPr="00582198" w:rsidRDefault="00C00B09" w:rsidP="00582198">
      <w:pPr>
        <w:pStyle w:val="Heading1"/>
        <w:rPr>
          <w:rFonts w:eastAsia="Calibri"/>
          <w:lang w:val="en-US"/>
        </w:rPr>
      </w:pPr>
      <w:bookmarkStart w:id="125" w:name="_Toc457211246"/>
      <w:bookmarkStart w:id="126" w:name="_Toc459977506"/>
      <w:r>
        <w:rPr>
          <w:rFonts w:eastAsia="Calibri"/>
          <w:lang w:val="en-US"/>
        </w:rPr>
        <w:t>3.4</w:t>
      </w:r>
      <w:r w:rsidR="00582198" w:rsidRPr="00582198">
        <w:rPr>
          <w:rFonts w:eastAsia="Calibri"/>
          <w:lang w:val="en-US"/>
        </w:rPr>
        <w:t>.2 Secondary Data</w:t>
      </w:r>
      <w:bookmarkEnd w:id="125"/>
      <w:bookmarkEnd w:id="126"/>
      <w:r w:rsidR="00582198" w:rsidRPr="00582198">
        <w:rPr>
          <w:rFonts w:eastAsia="Calibri"/>
          <w:lang w:val="en-US"/>
        </w:rPr>
        <w:t xml:space="preserve"> </w:t>
      </w:r>
    </w:p>
    <w:p w14:paraId="7C392EC7" w14:textId="77777777" w:rsidR="00582198" w:rsidRPr="00582198" w:rsidRDefault="00582198" w:rsidP="00582198">
      <w:pPr>
        <w:spacing w:line="360" w:lineRule="auto"/>
        <w:rPr>
          <w:lang w:val="en-US"/>
        </w:rPr>
      </w:pPr>
      <w:commentRangeStart w:id="127"/>
      <w:r w:rsidRPr="00582198">
        <w:rPr>
          <w:lang w:val="en-US"/>
        </w:rPr>
        <w:t>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collected for a different purpose than this thesis, Saunders et al (2007) argue that this data often has a high degree of quality and is valuable when carrying out research in a specific field</w:t>
      </w:r>
      <w:commentRangeEnd w:id="127"/>
      <w:r w:rsidRPr="00582198">
        <w:rPr>
          <w:sz w:val="16"/>
          <w:szCs w:val="16"/>
        </w:rPr>
        <w:commentReference w:id="127"/>
      </w:r>
    </w:p>
    <w:p w14:paraId="38C488B9" w14:textId="77777777" w:rsidR="00582198" w:rsidRPr="00582198" w:rsidRDefault="00582198" w:rsidP="00582198">
      <w:pPr>
        <w:pStyle w:val="Heading1"/>
        <w:rPr>
          <w:rFonts w:eastAsia="Calibri"/>
          <w:lang w:val="en-US"/>
        </w:rPr>
      </w:pPr>
      <w:bookmarkStart w:id="128" w:name="_Toc457211247"/>
      <w:bookmarkStart w:id="129" w:name="_Toc459977507"/>
      <w:r w:rsidRPr="00582198">
        <w:rPr>
          <w:rFonts w:eastAsia="Calibri"/>
          <w:lang w:val="en-US"/>
        </w:rPr>
        <w:t>3.6 Trustworthiness of results</w:t>
      </w:r>
      <w:bookmarkEnd w:id="128"/>
      <w:bookmarkEnd w:id="129"/>
    </w:p>
    <w:p w14:paraId="66BDE19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using qualitative methods there are not the same strict rules for data analysis as there are when using quantitative methods as the researcher must, of necessity being involved in the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assessment of credibility is thus, of major importance and </w:t>
      </w:r>
      <w:proofErr w:type="gramStart"/>
      <w:r w:rsidRPr="00582198">
        <w:rPr>
          <w:rFonts w:ascii="Times New Roman" w:eastAsia="Calibri" w:hAnsi="Times New Roman" w:cs="Times New Roman"/>
          <w:lang w:val="en-US"/>
        </w:rPr>
        <w:t>a range of technical features have</w:t>
      </w:r>
      <w:proofErr w:type="gramEnd"/>
      <w:r w:rsidRPr="00582198">
        <w:rPr>
          <w:rFonts w:ascii="Times New Roman" w:eastAsia="Calibri" w:hAnsi="Times New Roman" w:cs="Times New Roman"/>
          <w:lang w:val="en-US"/>
        </w:rPr>
        <w:t xml:space="preserve"> to be taken into account to identify the needed </w:t>
      </w:r>
      <w:r w:rsidR="0006528D" w:rsidRPr="00582198">
        <w:rPr>
          <w:rFonts w:ascii="Times New Roman" w:eastAsia="Calibri" w:hAnsi="Times New Roman" w:cs="Times New Roman"/>
          <w:lang w:val="en-US"/>
        </w:rPr>
        <w:t>results</w:t>
      </w:r>
      <w:r w:rsidRPr="00582198">
        <w:rPr>
          <w:rFonts w:ascii="Times New Roman" w:eastAsia="Calibri" w:hAnsi="Times New Roman" w:cs="Times New Roman"/>
          <w:lang w:val="en-US"/>
        </w:rPr>
        <w:t>.</w:t>
      </w:r>
    </w:p>
    <w:p w14:paraId="1D83790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Openness and transparency are central elements in scienc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130" w:name="_Toc457211248"/>
      <w:bookmarkStart w:id="131" w:name="_Toc459977508"/>
      <w:r w:rsidRPr="00582198">
        <w:rPr>
          <w:rFonts w:eastAsia="Calibri"/>
          <w:lang w:val="en-US"/>
        </w:rPr>
        <w:t>3.7 Verification and Reflection</w:t>
      </w:r>
      <w:bookmarkEnd w:id="130"/>
      <w:bookmarkEnd w:id="131"/>
    </w:p>
    <w:p w14:paraId="5D8DFDE4"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p>
    <w:p w14:paraId="2B520E0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lastRenderedPageBreak/>
        <w:t>When the results of the study are presented it is taken for granted that things are as they are shown in the study</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he principle of verification becomes a parameter for the credibility of the research. Anyone that conducts a qualitative study can be characterized as not being reflecti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w:t>
      </w:r>
      <w:proofErr w:type="spellStart"/>
      <w:r w:rsidRPr="00582198">
        <w:rPr>
          <w:rFonts w:ascii="Times New Roman" w:eastAsia="Calibri" w:hAnsi="Times New Roman" w:cs="Times New Roman"/>
          <w:lang w:val="en-US"/>
        </w:rPr>
        <w:t>representativity</w:t>
      </w:r>
      <w:proofErr w:type="spellEnd"/>
      <w:r w:rsidRPr="00582198">
        <w:rPr>
          <w:rFonts w:ascii="Times New Roman" w:eastAsia="Calibri" w:hAnsi="Times New Roman" w:cs="Times New Roman"/>
          <w:lang w:val="en-US"/>
        </w:rPr>
        <w:t xml:space="preserve">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14:paraId="05F152EE"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o match the knowledge with the issue to fight against the lack of theoretical basis. </w:t>
      </w:r>
    </w:p>
    <w:p w14:paraId="160717E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 to give examples of coding and condensation of meaning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292CCF89" w14:textId="77777777" w:rsidR="00AF472A" w:rsidRPr="00E612DB" w:rsidRDefault="00582198" w:rsidP="00E612DB">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espite the fact that the use of ‘grounded theory’ is supposed to be the basic method for a qualitative study, the majority of qualitative studies are based on a ‘soft’ form of grounded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rinciple behind grounded theory is that the researcher start working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without any assumptions and develops his theory about the phenomenon. In fact is more cost effective for the study’s business plan to have a theoretical background already explored. For that reason I tried to separate the theoretical basis that I had from the methodological process of the study as to be as free of assumptions as possible</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372293B6" w14:textId="77777777" w:rsidR="00E42C79" w:rsidRPr="008E42A9" w:rsidRDefault="00E42C79" w:rsidP="00E42C79">
      <w:pPr>
        <w:pStyle w:val="Heading1"/>
        <w:rPr>
          <w:rFonts w:eastAsia="Calibri"/>
          <w:lang w:val="en-US"/>
        </w:rPr>
      </w:pPr>
      <w:bookmarkStart w:id="132" w:name="_Toc459977509"/>
      <w:r w:rsidRPr="008E42A9">
        <w:rPr>
          <w:rFonts w:eastAsia="Calibri"/>
          <w:lang w:val="en-US"/>
        </w:rPr>
        <w:t>Chapter 4: Analysis</w:t>
      </w:r>
      <w:bookmarkEnd w:id="132"/>
    </w:p>
    <w:p w14:paraId="448977E5" w14:textId="77777777" w:rsidR="005F4FF6" w:rsidRPr="005F4FF6" w:rsidRDefault="005F4FF6" w:rsidP="005F4FF6">
      <w:pPr>
        <w:rPr>
          <w:lang w:val="en-US"/>
        </w:rPr>
      </w:pPr>
    </w:p>
    <w:p w14:paraId="68C970AB" w14:textId="77777777" w:rsidR="00E42C79" w:rsidRPr="00E42C79" w:rsidRDefault="00E42C79" w:rsidP="00E42C79">
      <w:pPr>
        <w:pStyle w:val="Heading1"/>
        <w:rPr>
          <w:rFonts w:eastAsia="Times New Roman"/>
          <w:lang w:val="en-US"/>
        </w:rPr>
      </w:pPr>
      <w:bookmarkStart w:id="133" w:name="_Toc459977510"/>
      <w:r>
        <w:rPr>
          <w:rFonts w:eastAsia="Times New Roman"/>
          <w:lang w:val="en-US"/>
        </w:rPr>
        <w:lastRenderedPageBreak/>
        <w:t xml:space="preserve">4.1 </w:t>
      </w:r>
      <w:r w:rsidRPr="00E42C79">
        <w:rPr>
          <w:rFonts w:eastAsia="Times New Roman"/>
          <w:lang w:val="en-US"/>
        </w:rPr>
        <w:t>Diamond analysis of the Odense Robotics Cluster</w:t>
      </w:r>
      <w:bookmarkEnd w:id="133"/>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34"/>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34"/>
      <w:r w:rsidRPr="00E42C79">
        <w:rPr>
          <w:rFonts w:ascii="Times New Roman" w:eastAsia="Calibri" w:hAnsi="Times New Roman" w:cs="Times New Roman"/>
          <w:sz w:val="16"/>
          <w:szCs w:val="16"/>
        </w:rPr>
        <w:commentReference w:id="134"/>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Heading1"/>
        <w:rPr>
          <w:rFonts w:eastAsia="Calibri"/>
          <w:lang w:val="en-US"/>
        </w:rPr>
      </w:pPr>
      <w:bookmarkStart w:id="135" w:name="_Toc459977511"/>
      <w:r>
        <w:rPr>
          <w:rFonts w:eastAsia="Calibri"/>
          <w:lang w:val="en-US"/>
        </w:rPr>
        <w:t xml:space="preserve">4.1.1 </w:t>
      </w:r>
      <w:r w:rsidR="00E42C79" w:rsidRPr="00E42C79">
        <w:rPr>
          <w:rFonts w:eastAsia="Calibri"/>
          <w:lang w:val="en-US"/>
        </w:rPr>
        <w:t>Factor Conditions</w:t>
      </w:r>
      <w:bookmarkEnd w:id="135"/>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w:t>
      </w:r>
      <w:proofErr w:type="gramStart"/>
      <w:r w:rsidRPr="00E42C79">
        <w:rPr>
          <w:rFonts w:ascii="Times New Roman" w:eastAsia="Calibri" w:hAnsi="Times New Roman" w:cs="Times New Roman"/>
          <w:lang w:val="en-US"/>
        </w:rPr>
        <w:t>,  public</w:t>
      </w:r>
      <w:proofErr w:type="gramEnd"/>
      <w:r w:rsidRPr="00E42C79">
        <w:rPr>
          <w:rFonts w:ascii="Times New Roman" w:eastAsia="Calibri" w:hAnsi="Times New Roman" w:cs="Times New Roman"/>
          <w:lang w:val="en-US"/>
        </w:rPr>
        <w:t xml:space="preserve">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University Of Southern Denmark (SDU), has around of 15 relevant academic and engineering programs in robot and software technology and is supplemented by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tomation manufacturing and IT </w:t>
      </w:r>
      <w:proofErr w:type="gramStart"/>
      <w:r w:rsidRPr="00E42C79">
        <w:rPr>
          <w:rFonts w:ascii="Times New Roman" w:eastAsia="Calibri" w:hAnsi="Times New Roman" w:cs="Times New Roman"/>
          <w:lang w:val="en-US"/>
        </w:rPr>
        <w:t>( both</w:t>
      </w:r>
      <w:proofErr w:type="gramEnd"/>
      <w:r w:rsidRPr="00E42C79">
        <w:rPr>
          <w:rFonts w:ascii="Times New Roman" w:eastAsia="Calibri" w:hAnsi="Times New Roman" w:cs="Times New Roman"/>
          <w:lang w:val="en-US"/>
        </w:rPr>
        <w:t xml:space="preserve">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t xml:space="preserve">A.P. </w:t>
      </w:r>
      <w:proofErr w:type="spellStart"/>
      <w:r w:rsidRPr="00031F58">
        <w:rPr>
          <w:rFonts w:ascii="Times New Roman" w:eastAsia="Calibri" w:hAnsi="Times New Roman" w:cs="Times New Roman"/>
          <w:lang w:val="en-US"/>
        </w:rPr>
        <w:t>Møller</w:t>
      </w:r>
      <w:proofErr w:type="spellEnd"/>
      <w:r w:rsidRPr="00031F58">
        <w:rPr>
          <w:rFonts w:ascii="Times New Roman" w:eastAsia="Calibri" w:hAnsi="Times New Roman" w:cs="Times New Roman"/>
          <w:lang w:val="en-US"/>
        </w:rPr>
        <w:t xml:space="preserve">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w:t>
      </w:r>
      <w:proofErr w:type="gramStart"/>
      <w:r w:rsidRPr="00031F58">
        <w:rPr>
          <w:rFonts w:ascii="Times New Roman" w:eastAsia="Calibri" w:hAnsi="Times New Roman" w:cs="Times New Roman"/>
          <w:lang w:val="en-US"/>
        </w:rPr>
        <w:t>2016)</w:t>
      </w:r>
      <w:r>
        <w:rPr>
          <w:rFonts w:ascii="Times New Roman" w:eastAsia="Calibri" w:hAnsi="Times New Roman" w:cs="Times New Roman"/>
          <w:lang w:val="en-US"/>
        </w:rPr>
        <w:t>at</w:t>
      </w:r>
      <w:proofErr w:type="gramEnd"/>
      <w:r>
        <w:rPr>
          <w:rFonts w:ascii="Times New Roman" w:eastAsia="Calibri" w:hAnsi="Times New Roman" w:cs="Times New Roman"/>
          <w:lang w:val="en-US"/>
        </w:rPr>
        <w:t xml:space="preserve"> that time</w:t>
      </w:r>
      <w:r w:rsidRPr="00031F58">
        <w:rPr>
          <w:rFonts w:ascii="Times New Roman" w:eastAsia="Calibri" w:hAnsi="Times New Roman" w:cs="Times New Roman"/>
          <w:lang w:val="en-US"/>
        </w:rPr>
        <w:t>.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w:t>
      </w:r>
      <w:proofErr w:type="gramStart"/>
      <w:r w:rsidRPr="00031F58">
        <w:rPr>
          <w:rFonts w:ascii="Times New Roman" w:eastAsia="Calibri" w:hAnsi="Times New Roman" w:cs="Times New Roman"/>
          <w:lang w:val="en-US"/>
        </w:rPr>
        <w:t>,  it</w:t>
      </w:r>
      <w:proofErr w:type="gramEnd"/>
      <w:r w:rsidRPr="00031F58">
        <w:rPr>
          <w:rFonts w:ascii="Times New Roman" w:eastAsia="Calibri" w:hAnsi="Times New Roman" w:cs="Times New Roman"/>
          <w:lang w:val="en-US"/>
        </w:rPr>
        <w:t xml:space="preserve"> offers </w:t>
      </w:r>
      <w:r w:rsidRPr="00031F58">
        <w:rPr>
          <w:rFonts w:ascii="Times New Roman" w:eastAsia="Calibri" w:hAnsi="Times New Roman" w:cs="Times New Roman"/>
          <w:lang w:val="en-US"/>
        </w:rPr>
        <w:lastRenderedPageBreak/>
        <w:t xml:space="preserve">four undergraduate- bachelor, three graduate- 3 master and five postgraduates-PhD programs for educations (“The Maersk </w:t>
      </w:r>
      <w:proofErr w:type="spellStart"/>
      <w:r w:rsidRPr="00031F58">
        <w:rPr>
          <w:rFonts w:ascii="Times New Roman" w:eastAsia="Calibri" w:hAnsi="Times New Roman" w:cs="Times New Roman"/>
          <w:lang w:val="en-US"/>
        </w:rPr>
        <w:t>Mc</w:t>
      </w:r>
      <w:proofErr w:type="spellEnd"/>
      <w:r w:rsidRPr="00031F58">
        <w:rPr>
          <w:rFonts w:ascii="Times New Roman" w:eastAsia="Calibri" w:hAnsi="Times New Roman" w:cs="Times New Roman"/>
          <w:lang w:val="en-US"/>
        </w:rPr>
        <w:t xml:space="preserve">-Kinney Moller Institute - </w:t>
      </w:r>
      <w:proofErr w:type="spellStart"/>
      <w:r w:rsidRPr="00031F58">
        <w:rPr>
          <w:rFonts w:ascii="Times New Roman" w:eastAsia="Calibri" w:hAnsi="Times New Roman" w:cs="Times New Roman"/>
          <w:lang w:val="en-US"/>
        </w:rPr>
        <w:t>Syddansk</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Universitet</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n.d.</w:t>
      </w:r>
      <w:proofErr w:type="spellEnd"/>
      <w:r w:rsidRPr="00031F58">
        <w:rPr>
          <w:rFonts w:ascii="Times New Roman" w:eastAsia="Calibri" w:hAnsi="Times New Roman" w:cs="Times New Roman"/>
          <w:lang w:val="en-US"/>
        </w:rPr>
        <w:t>).</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36"/>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36"/>
      <w:r w:rsidRPr="00E42C79">
        <w:rPr>
          <w:rFonts w:ascii="Times New Roman" w:eastAsia="Calibri" w:hAnsi="Times New Roman" w:cs="Times New Roman"/>
          <w:sz w:val="16"/>
          <w:szCs w:val="16"/>
        </w:rPr>
        <w:commentReference w:id="136"/>
      </w:r>
      <w:r w:rsidRPr="00E42C79">
        <w:rPr>
          <w:rFonts w:ascii="Times New Roman" w:eastAsia="Calibri" w:hAnsi="Times New Roman" w:cs="Times New Roman"/>
          <w:lang w:val="en-US"/>
        </w:rPr>
        <w:t xml:space="preserve">.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37"/>
      <w:r w:rsidRPr="00E42C79">
        <w:rPr>
          <w:rFonts w:ascii="Times New Roman" w:eastAsia="Calibri" w:hAnsi="Times New Roman" w:cs="Times New Roman"/>
          <w:lang w:val="en-US"/>
        </w:rPr>
        <w:t>Interview:</w:t>
      </w:r>
      <w:commentRangeEnd w:id="137"/>
      <w:r w:rsidRPr="00E42C79">
        <w:rPr>
          <w:rFonts w:ascii="Times New Roman" w:eastAsia="Calibri" w:hAnsi="Times New Roman" w:cs="Times New Roman"/>
          <w:sz w:val="16"/>
          <w:szCs w:val="16"/>
        </w:rPr>
        <w:commentReference w:id="137"/>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38"/>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38"/>
      <w:r w:rsidRPr="00E42C79">
        <w:rPr>
          <w:rFonts w:ascii="Times New Roman" w:eastAsia="Calibri" w:hAnsi="Times New Roman" w:cs="Times New Roman"/>
          <w:sz w:val="16"/>
          <w:szCs w:val="16"/>
        </w:rPr>
        <w:commentReference w:id="138"/>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w:t>
      </w:r>
      <w:r w:rsidRPr="00E42C79">
        <w:rPr>
          <w:rFonts w:ascii="Times New Roman" w:eastAsia="Calibri" w:hAnsi="Times New Roman" w:cs="Times New Roman"/>
          <w:lang w:val="en-US"/>
        </w:rPr>
        <w:lastRenderedPageBreak/>
        <w:t>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39"/>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 industry is growing very fast. </w:t>
      </w:r>
      <w:commentRangeEnd w:id="139"/>
      <w:r w:rsidRPr="00E42C79">
        <w:rPr>
          <w:rFonts w:ascii="Times New Roman" w:eastAsia="Calibri" w:hAnsi="Times New Roman" w:cs="Times New Roman"/>
          <w:sz w:val="16"/>
          <w:szCs w:val="16"/>
        </w:rPr>
        <w:commentReference w:id="139"/>
      </w:r>
    </w:p>
    <w:p w14:paraId="32984FF6"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ll the interviewees mentioned the importance of capital resources but agreed that are accessible in the industrial environment. </w:t>
      </w:r>
      <w:commentRangeStart w:id="14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40"/>
      <w:r w:rsidRPr="00E42C79">
        <w:rPr>
          <w:rFonts w:ascii="Times New Roman" w:eastAsia="Calibri" w:hAnsi="Times New Roman" w:cs="Times New Roman"/>
          <w:sz w:val="16"/>
          <w:szCs w:val="16"/>
        </w:rPr>
        <w:commentReference w:id="14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danish</w:t>
      </w:r>
      <w:proofErr w:type="spellEnd"/>
      <w:r w:rsidRPr="00E42C79">
        <w:rPr>
          <w:rFonts w:ascii="Times New Roman" w:eastAsia="Calibri" w:hAnsi="Times New Roman" w:cs="Times New Roman"/>
          <w:lang w:val="en-US"/>
        </w:rPr>
        <w:t xml:space="preserve"> Technological Innovation-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Casper: 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w:t>
      </w:r>
      <w:proofErr w:type="spellStart"/>
      <w:proofErr w:type="gramStart"/>
      <w:r w:rsidRPr="00E42C79">
        <w:rPr>
          <w:rFonts w:ascii="Times New Roman" w:eastAsia="Calibri" w:hAnsi="Times New Roman" w:cs="Times New Roman"/>
          <w:i/>
          <w:lang w:val="en-US"/>
        </w:rPr>
        <w:t>Grands</w:t>
      </w:r>
      <w:proofErr w:type="spellEnd"/>
      <w:r w:rsidRPr="00E42C79">
        <w:rPr>
          <w:rFonts w:ascii="Times New Roman" w:eastAsia="Calibri" w:hAnsi="Times New Roman" w:cs="Times New Roman"/>
          <w:i/>
          <w:lang w:val="en-US"/>
        </w:rPr>
        <w:t>, foundations etc.</w:t>
      </w:r>
      <w:proofErr w:type="gramEnd"/>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novation Fund Denmark (IFD) was established in April 2014 following a broad party-political agreement to consolidate three existing national funding bodies within a single new entity. This </w:t>
      </w:r>
      <w:proofErr w:type="gramStart"/>
      <w:r w:rsidRPr="00E42C79">
        <w:rPr>
          <w:rFonts w:ascii="Times New Roman" w:eastAsia="Calibri" w:hAnsi="Times New Roman" w:cs="Times New Roman"/>
          <w:lang w:val="en-US"/>
        </w:rPr>
        <w:t>agreement  have</w:t>
      </w:r>
      <w:proofErr w:type="gramEnd"/>
      <w:r w:rsidRPr="00E42C79">
        <w:rPr>
          <w:rFonts w:ascii="Times New Roman" w:eastAsia="Calibri" w:hAnsi="Times New Roman" w:cs="Times New Roman"/>
          <w:lang w:val="en-US"/>
        </w:rPr>
        <w:t xml:space="preserve"> been made to create one large innovation foundation of 1.5 billion kroner annually  to ensure that significant investments in research and development </w:t>
      </w:r>
      <w:r w:rsidRPr="00E42C79">
        <w:rPr>
          <w:rFonts w:ascii="Times New Roman" w:eastAsia="Calibri" w:hAnsi="Times New Roman" w:cs="Times New Roman"/>
          <w:lang w:val="en-US"/>
        </w:rPr>
        <w:lastRenderedPageBreak/>
        <w:t xml:space="preserve">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FD forms part of the Danish Innovation system, which consists of a number of public and </w:t>
      </w:r>
      <w:proofErr w:type="gramStart"/>
      <w:r w:rsidRPr="00E42C79">
        <w:rPr>
          <w:rFonts w:ascii="Times New Roman" w:eastAsia="Calibri" w:hAnsi="Times New Roman" w:cs="Times New Roman"/>
          <w:lang w:val="en-US"/>
        </w:rPr>
        <w:t>private-sector</w:t>
      </w:r>
      <w:proofErr w:type="gramEnd"/>
      <w:r w:rsidRPr="00E42C79">
        <w:rPr>
          <w:rFonts w:ascii="Times New Roman" w:eastAsia="Calibri" w:hAnsi="Times New Roman" w:cs="Times New Roman"/>
          <w:lang w:val="en-US"/>
        </w:rPr>
        <w:t xml:space="preserve">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proofErr w:type="spellStart"/>
      <w:proofErr w:type="gram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t>
      </w:r>
      <w:proofErr w:type="gramEnd"/>
      <w:r w:rsidRPr="00E42C79">
        <w:rPr>
          <w:rFonts w:ascii="Times New Roman" w:eastAsia="Calibri" w:hAnsi="Times New Roman" w:cs="Times New Roman"/>
          <w:i/>
          <w:lang w:val="en-US"/>
        </w:rPr>
        <w:t xml:space="preserve"> In a Danish context sometimes with the startups we talk about soft money. Soft money Yeah {laughs}. Is a term if--</w:t>
      </w:r>
      <w:proofErr w:type="gramStart"/>
      <w:r w:rsidRPr="00E42C79">
        <w:rPr>
          <w:rFonts w:ascii="Times New Roman" w:eastAsia="Calibri" w:hAnsi="Times New Roman" w:cs="Times New Roman"/>
          <w:i/>
          <w:lang w:val="en-US"/>
        </w:rPr>
        <w:t>.So</w:t>
      </w:r>
      <w:proofErr w:type="gramEnd"/>
      <w:r w:rsidRPr="00E42C79">
        <w:rPr>
          <w:rFonts w:ascii="Times New Roman" w:eastAsia="Calibri" w:hAnsi="Times New Roman" w:cs="Times New Roman"/>
          <w:i/>
          <w:lang w:val="en-US"/>
        </w:rPr>
        <w:t xml:space="preserve">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w:t>
      </w:r>
      <w:proofErr w:type="gramStart"/>
      <w:r w:rsidRPr="00E42C79">
        <w:rPr>
          <w:rFonts w:ascii="Times New Roman" w:eastAsia="Calibri" w:hAnsi="Times New Roman" w:cs="Times New Roman"/>
          <w:lang w:val="en-US"/>
        </w:rPr>
        <w:t>kroner</w:t>
      </w:r>
      <w:proofErr w:type="gramEnd"/>
      <w:r w:rsidRPr="00E42C79">
        <w:rPr>
          <w:rFonts w:ascii="Times New Roman" w:eastAsia="Calibri" w:hAnsi="Times New Roman" w:cs="Times New Roman"/>
          <w:lang w:val="en-US"/>
        </w:rPr>
        <w:t xml:space="preserve">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w:t>
      </w:r>
      <w:proofErr w:type="spellStart"/>
      <w:r w:rsidRPr="00E42C79">
        <w:rPr>
          <w:rFonts w:ascii="Times New Roman" w:eastAsia="Calibri" w:hAnsi="Times New Roman" w:cs="Times New Roman"/>
          <w:lang w:val="en-US"/>
        </w:rPr>
        <w:t>Boye</w:t>
      </w:r>
      <w:proofErr w:type="spellEnd"/>
      <w:r w:rsidRPr="00E42C79">
        <w:rPr>
          <w:rFonts w:ascii="Times New Roman" w:eastAsia="Calibri" w:hAnsi="Times New Roman" w:cs="Times New Roman"/>
          <w:lang w:val="en-US"/>
        </w:rPr>
        <w:t xml:space="preserve"> the Mayor of Odense, stated in the introduction of </w:t>
      </w:r>
      <w:proofErr w:type="spellStart"/>
      <w:r w:rsidRPr="00E42C79">
        <w:rPr>
          <w:rFonts w:ascii="Times New Roman" w:eastAsia="Calibri" w:hAnsi="Times New Roman" w:cs="Times New Roman"/>
          <w:lang w:val="en-US"/>
        </w:rPr>
        <w:t>Carsten</w:t>
      </w:r>
      <w:proofErr w:type="spellEnd"/>
      <w:r w:rsidRPr="00E42C79">
        <w:rPr>
          <w:rFonts w:ascii="Times New Roman" w:eastAsia="Calibri" w:hAnsi="Times New Roman" w:cs="Times New Roman"/>
          <w:lang w:val="en-US"/>
        </w:rPr>
        <w:t xml:space="preserve"> Steno’s ‘A cluster of success’ boo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w:t>
      </w:r>
      <w:proofErr w:type="gramStart"/>
      <w:r w:rsidRPr="00E42C79">
        <w:rPr>
          <w:rFonts w:ascii="Times New Roman" w:eastAsia="Calibri" w:hAnsi="Times New Roman" w:cs="Times New Roman"/>
          <w:lang w:val="en-US"/>
        </w:rPr>
        <w:t>environment which</w:t>
      </w:r>
      <w:proofErr w:type="gramEnd"/>
      <w:r w:rsidRPr="00E42C79">
        <w:rPr>
          <w:rFonts w:ascii="Times New Roman" w:eastAsia="Calibri" w:hAnsi="Times New Roman" w:cs="Times New Roman"/>
          <w:lang w:val="en-US"/>
        </w:rPr>
        <w:t xml:space="preserve">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Science Park (</w:t>
      </w:r>
      <w:proofErr w:type="spellStart"/>
      <w:r w:rsidRPr="00E42C79">
        <w:rPr>
          <w:rFonts w:ascii="Times New Roman" w:eastAsia="Calibri" w:hAnsi="Times New Roman" w:cs="Times New Roman"/>
          <w:lang w:val="en-US"/>
        </w:rPr>
        <w:t>forskerparker</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w:t>
      </w:r>
      <w:proofErr w:type="gramStart"/>
      <w:r w:rsidRPr="00E42C79">
        <w:rPr>
          <w:rFonts w:ascii="Times New Roman" w:eastAsia="Calibri" w:hAnsi="Times New Roman" w:cs="Times New Roman"/>
          <w:lang w:val="en-US"/>
        </w:rPr>
        <w:t>Odense  in</w:t>
      </w:r>
      <w:proofErr w:type="gramEnd"/>
      <w:r w:rsidRPr="00E42C79">
        <w:rPr>
          <w:rFonts w:ascii="Times New Roman" w:eastAsia="Calibri" w:hAnsi="Times New Roman" w:cs="Times New Roman"/>
          <w:lang w:val="en-US"/>
        </w:rPr>
        <w:t xml:space="preserve">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57F608CD" w14:textId="77777777" w:rsidR="00E42C79" w:rsidRPr="00E42C79" w:rsidRDefault="00E77463" w:rsidP="00E42C79">
      <w:pPr>
        <w:pStyle w:val="Heading1"/>
        <w:rPr>
          <w:rFonts w:eastAsia="Calibri"/>
          <w:lang w:val="en-US"/>
        </w:rPr>
      </w:pPr>
      <w:bookmarkStart w:id="141" w:name="_Toc459977512"/>
      <w:r>
        <w:rPr>
          <w:rFonts w:eastAsia="Calibri"/>
          <w:lang w:val="en-US"/>
        </w:rPr>
        <w:t xml:space="preserve">4.1.2 </w:t>
      </w:r>
      <w:r w:rsidR="00E42C79" w:rsidRPr="00E42C79">
        <w:rPr>
          <w:rFonts w:eastAsia="Calibri"/>
          <w:lang w:val="en-US"/>
        </w:rPr>
        <w:t>Demand conditions</w:t>
      </w:r>
      <w:bookmarkEnd w:id="141"/>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 the robot density in Denmark is among the highest in the world capturing the fifth position where 166 robots are employed per 10.000 people in 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w:t>
      </w:r>
      <w:r w:rsidRPr="00E42C79">
        <w:rPr>
          <w:rFonts w:ascii="Times New Roman" w:eastAsia="Calibri" w:hAnsi="Times New Roman" w:cs="Times New Roman"/>
          <w:lang w:val="en-US"/>
        </w:rPr>
        <w:lastRenderedPageBreak/>
        <w:t xml:space="preserve">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proofErr w:type="gramStart"/>
      <w:r w:rsidRPr="00E42C79">
        <w:rPr>
          <w:rFonts w:ascii="Times New Roman" w:eastAsia="Calibri" w:hAnsi="Times New Roman" w:cs="Times New Roman"/>
          <w:lang w:val="en-US"/>
        </w:rPr>
        <w:t>well established</w:t>
      </w:r>
      <w:proofErr w:type="gramEnd"/>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Heading1"/>
        <w:rPr>
          <w:rFonts w:eastAsia="Calibri"/>
          <w:lang w:val="en-US"/>
        </w:rPr>
      </w:pPr>
      <w:bookmarkStart w:id="142" w:name="_Toc459977513"/>
      <w:r>
        <w:rPr>
          <w:rFonts w:eastAsia="Calibri"/>
          <w:lang w:val="en-US"/>
        </w:rPr>
        <w:t xml:space="preserve">4.1.3 </w:t>
      </w:r>
      <w:r w:rsidR="00E42C79" w:rsidRPr="00E42C79">
        <w:rPr>
          <w:rFonts w:eastAsia="Calibri"/>
          <w:lang w:val="en-US"/>
        </w:rPr>
        <w:t>Related and Supporting Industries</w:t>
      </w:r>
      <w:bookmarkEnd w:id="142"/>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A/S came 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gramStart"/>
      <w:r w:rsidRPr="00E42C79">
        <w:rPr>
          <w:rFonts w:ascii="Times New Roman" w:eastAsia="Calibri" w:hAnsi="Times New Roman" w:cs="Times New Roman"/>
          <w:lang w:val="en-US"/>
        </w:rPr>
        <w:t>and</w:t>
      </w:r>
      <w:proofErr w:type="gramEnd"/>
      <w:r w:rsidRPr="00E42C79">
        <w:rPr>
          <w:rFonts w:ascii="Times New Roman" w:eastAsia="Calibri" w:hAnsi="Times New Roman" w:cs="Times New Roman"/>
          <w:lang w:val="en-US"/>
        </w:rPr>
        <w:t xml:space="preserve"> the partnership with the young Scape Technologies established for the development of the bin-picker robot project. In this case the local presence of related industry affect the </w:t>
      </w:r>
      <w:r w:rsidRPr="00E42C79">
        <w:rPr>
          <w:rFonts w:ascii="Times New Roman" w:eastAsia="Calibri" w:hAnsi="Times New Roman" w:cs="Times New Roman"/>
          <w:lang w:val="en-US"/>
        </w:rPr>
        <w:lastRenderedPageBreak/>
        <w:t>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43"/>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43"/>
      <w:r w:rsidRPr="00E42C79">
        <w:rPr>
          <w:rFonts w:ascii="Times New Roman" w:eastAsia="Calibri" w:hAnsi="Times New Roman" w:cs="Times New Roman"/>
          <w:sz w:val="16"/>
          <w:szCs w:val="16"/>
        </w:rPr>
        <w:commentReference w:id="143"/>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with sensing and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val="en-US"/>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lastRenderedPageBreak/>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1189C8BD" w14:textId="77777777" w:rsidR="00E42C79" w:rsidRPr="00E42C79" w:rsidRDefault="00E77463" w:rsidP="00E42C79">
      <w:pPr>
        <w:pStyle w:val="Heading1"/>
        <w:rPr>
          <w:rFonts w:eastAsia="Calibri"/>
          <w:lang w:val="en-US"/>
        </w:rPr>
      </w:pPr>
      <w:bookmarkStart w:id="144" w:name="_Toc459977514"/>
      <w:r>
        <w:rPr>
          <w:rFonts w:eastAsia="Calibri"/>
          <w:lang w:val="en-US"/>
        </w:rPr>
        <w:t xml:space="preserve">4.1.4 </w:t>
      </w:r>
      <w:r w:rsidR="00E42C79" w:rsidRPr="00E42C79">
        <w:rPr>
          <w:rFonts w:eastAsia="Calibri"/>
          <w:lang w:val="en-US"/>
        </w:rPr>
        <w:t>Firm Strategy, structure and Rivalry</w:t>
      </w:r>
      <w:bookmarkEnd w:id="144"/>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45"/>
      <w:r w:rsidRPr="00E42C79">
        <w:rPr>
          <w:rFonts w:ascii="Times New Roman" w:eastAsia="Calibri" w:hAnsi="Times New Roman" w:cs="Times New Roman"/>
          <w:lang w:val="en-US"/>
        </w:rPr>
        <w:t>products</w:t>
      </w:r>
      <w:commentRangeEnd w:id="145"/>
      <w:r w:rsidRPr="00E42C79">
        <w:rPr>
          <w:rFonts w:ascii="Times New Roman" w:eastAsia="Calibri" w:hAnsi="Times New Roman" w:cs="Times New Roman"/>
          <w:sz w:val="16"/>
          <w:szCs w:val="16"/>
        </w:rPr>
        <w:commentReference w:id="145"/>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esent success of Universal Robots and the </w:t>
      </w:r>
      <w:proofErr w:type="gramStart"/>
      <w:r w:rsidRPr="00E42C79">
        <w:rPr>
          <w:rFonts w:ascii="Times New Roman" w:eastAsia="Calibri" w:hAnsi="Times New Roman" w:cs="Times New Roman"/>
          <w:lang w:val="en-US"/>
        </w:rPr>
        <w:t>well-being</w:t>
      </w:r>
      <w:proofErr w:type="gramEnd"/>
      <w:r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SDU and SDTI are the primer owners of the company that has also received 1 million Danish kroner funding from the European Union’s Automation boost program. </w:t>
      </w:r>
      <w:proofErr w:type="gramStart"/>
      <w:r w:rsidRPr="00E42C79">
        <w:rPr>
          <w:rFonts w:ascii="Times New Roman" w:eastAsia="Calibri" w:hAnsi="Times New Roman" w:cs="Times New Roman"/>
          <w:lang w:val="en-US"/>
        </w:rPr>
        <w:t>SDTI(</w:t>
      </w:r>
      <w:proofErr w:type="spellStart"/>
      <w:proofErr w:type="gramEnd"/>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is an innovation incubator in the region of Southern </w:t>
      </w:r>
      <w:r w:rsidRPr="00E42C79">
        <w:rPr>
          <w:rFonts w:ascii="Times New Roman" w:eastAsia="Calibri" w:hAnsi="Times New Roman" w:cs="Times New Roman"/>
          <w:lang w:val="en-US"/>
        </w:rPr>
        <w:lastRenderedPageBreak/>
        <w:t>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 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Heading1"/>
        <w:rPr>
          <w:rFonts w:eastAsia="Times New Roman"/>
          <w:lang w:val="en-US"/>
        </w:rPr>
      </w:pPr>
      <w:bookmarkStart w:id="146"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46"/>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47"/>
      <w:r w:rsidRPr="00E42C79">
        <w:rPr>
          <w:rFonts w:ascii="Times New Roman" w:eastAsia="Calibri" w:hAnsi="Times New Roman" w:cs="Times New Roman"/>
          <w:lang w:val="en-US"/>
        </w:rPr>
        <w:t xml:space="preserve">Global Competitiveness Report 2015–2016, </w:t>
      </w:r>
      <w:commentRangeEnd w:id="147"/>
      <w:r w:rsidRPr="00E42C79">
        <w:rPr>
          <w:rFonts w:ascii="Times New Roman" w:eastAsia="Calibri" w:hAnsi="Times New Roman" w:cs="Times New Roman"/>
          <w:sz w:val="16"/>
          <w:szCs w:val="16"/>
        </w:rPr>
        <w:commentReference w:id="147"/>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48"/>
      <w:r w:rsidRPr="00E42C79">
        <w:rPr>
          <w:rFonts w:ascii="Times New Roman" w:eastAsia="Calibri" w:hAnsi="Times New Roman" w:cs="Times New Roman"/>
          <w:lang w:val="en-US"/>
        </w:rPr>
        <w:t xml:space="preserve">Growth and Competitiveness by the Danish ministry </w:t>
      </w:r>
      <w:commentRangeEnd w:id="148"/>
      <w:r w:rsidRPr="00E42C79">
        <w:rPr>
          <w:rFonts w:ascii="Times New Roman" w:eastAsia="Calibri" w:hAnsi="Times New Roman" w:cs="Times New Roman"/>
          <w:sz w:val="16"/>
          <w:szCs w:val="16"/>
        </w:rPr>
        <w:commentReference w:id="148"/>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49"/>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49"/>
      <w:r w:rsidRPr="00E42C79">
        <w:rPr>
          <w:rFonts w:ascii="Times New Roman" w:eastAsia="Calibri" w:hAnsi="Times New Roman" w:cs="Times New Roman"/>
          <w:sz w:val="16"/>
          <w:szCs w:val="16"/>
        </w:rPr>
        <w:commentReference w:id="149"/>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lastRenderedPageBreak/>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C930CC">
        <w:rPr>
          <w:noProof/>
          <w:lang w:val="en-US"/>
        </w:rPr>
        <w:t>7</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50"/>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50"/>
      <w:r w:rsidR="005B66AA">
        <w:rPr>
          <w:rStyle w:val="CommentReference"/>
        </w:rPr>
        <w:commentReference w:id="150"/>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facilitating its growth progress also by providing funds through SDTI in 2005.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5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51"/>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w:t>
      </w:r>
      <w:proofErr w:type="gramStart"/>
      <w:r>
        <w:rPr>
          <w:lang w:val="en-US"/>
        </w:rPr>
        <w:t>those which</w:t>
      </w:r>
      <w:proofErr w:type="gramEnd"/>
      <w:r>
        <w:rPr>
          <w:lang w:val="en-US"/>
        </w:rPr>
        <w:t xml:space="preserve">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lastRenderedPageBreak/>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C930CC">
        <w:rPr>
          <w:noProof/>
          <w:lang w:val="en-US"/>
        </w:rPr>
        <w:t>8</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being based in University of Southern Denmark and financed by public and private organizations. </w:t>
      </w:r>
      <w:proofErr w:type="spellStart"/>
      <w:r>
        <w:rPr>
          <w:lang w:val="en-US"/>
        </w:rPr>
        <w:t>Mikel</w:t>
      </w:r>
      <w:proofErr w:type="spellEnd"/>
      <w:r>
        <w:rPr>
          <w:lang w:val="en-US"/>
        </w:rPr>
        <w:t xml:space="preserve">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w:t>
      </w:r>
      <w:proofErr w:type="gramStart"/>
      <w:r w:rsidR="004079B8">
        <w:rPr>
          <w:lang w:val="en-US"/>
        </w:rPr>
        <w:t>raise</w:t>
      </w:r>
      <w:proofErr w:type="gramEnd"/>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w:t>
      </w:r>
      <w:r>
        <w:rPr>
          <w:lang w:val="en-US"/>
        </w:rPr>
        <w:lastRenderedPageBreak/>
        <w:t xml:space="preserve">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52" w:name="_Toc459977517"/>
      <w:r>
        <w:rPr>
          <w:rFonts w:eastAsia="Times New Roman"/>
          <w:lang w:val="en-US"/>
        </w:rPr>
        <w:t xml:space="preserve">4.4 Odense Robotics </w:t>
      </w:r>
      <w:r w:rsidRPr="00A40C28">
        <w:rPr>
          <w:rFonts w:eastAsia="Times New Roman"/>
          <w:lang w:val="en-US"/>
        </w:rPr>
        <w:t>Cluster</w:t>
      </w:r>
      <w:bookmarkEnd w:id="152"/>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53" w:name="_Toc459977518"/>
      <w:r>
        <w:rPr>
          <w:rFonts w:eastAsia="Times New Roman"/>
          <w:lang w:val="en-US"/>
        </w:rPr>
        <w:t xml:space="preserve">4.4.1 </w:t>
      </w:r>
      <w:r w:rsidRPr="00E42C79">
        <w:rPr>
          <w:rFonts w:eastAsia="Times New Roman"/>
          <w:lang w:val="en-US"/>
        </w:rPr>
        <w:t>Actors and their role in Odense Robotics cluster</w:t>
      </w:r>
      <w:bookmarkEnd w:id="153"/>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Odense robotics frontier 2016 mapping, the cluster consists of 83 companies related to the robotic industry that employ around 2200 employees. 800 of these employees </w:t>
      </w:r>
      <w:r w:rsidRPr="00BE205D">
        <w:rPr>
          <w:rFonts w:ascii="Times New Roman" w:eastAsia="Calibri" w:hAnsi="Times New Roman" w:cs="Times New Roman"/>
          <w:lang w:val="en-US"/>
        </w:rPr>
        <w:lastRenderedPageBreak/>
        <w:t>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855462" w:rsidRDefault="00855462" w:rsidP="00C00B09">
                            <w:pPr>
                              <w:spacing w:after="0" w:line="240" w:lineRule="auto"/>
                              <w:jc w:val="center"/>
                              <w:rPr>
                                <w:b/>
                                <w:lang w:val="en-US"/>
                              </w:rPr>
                            </w:pPr>
                          </w:p>
                          <w:p w14:paraId="6C947418" w14:textId="77777777" w:rsidR="00855462" w:rsidRPr="00CF68DE" w:rsidRDefault="00855462" w:rsidP="00C00B09">
                            <w:pPr>
                              <w:spacing w:after="0"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855462" w:rsidRDefault="00855462" w:rsidP="00C00B09">
                      <w:pPr>
                        <w:spacing w:after="0" w:line="240" w:lineRule="auto"/>
                        <w:jc w:val="center"/>
                        <w:rPr>
                          <w:b/>
                          <w:lang w:val="en-US"/>
                        </w:rPr>
                      </w:pPr>
                    </w:p>
                    <w:p w14:paraId="6C947418" w14:textId="77777777" w:rsidR="00855462" w:rsidRPr="00CF68DE" w:rsidRDefault="00855462" w:rsidP="00C00B09">
                      <w:pPr>
                        <w:spacing w:after="0"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855462" w:rsidRDefault="00855462" w:rsidP="00C00B09">
                            <w:pPr>
                              <w:spacing w:after="0" w:line="240" w:lineRule="auto"/>
                              <w:rPr>
                                <w:sz w:val="18"/>
                                <w:szCs w:val="18"/>
                                <w:lang w:val="en-US"/>
                              </w:rPr>
                            </w:pPr>
                          </w:p>
                          <w:p w14:paraId="7C37758B" w14:textId="77777777" w:rsidR="00855462" w:rsidRPr="00CF68DE" w:rsidRDefault="00855462"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855462" w:rsidRDefault="00855462" w:rsidP="00C00B09">
                      <w:pPr>
                        <w:spacing w:after="0" w:line="240" w:lineRule="auto"/>
                        <w:rPr>
                          <w:sz w:val="18"/>
                          <w:szCs w:val="18"/>
                          <w:lang w:val="en-US"/>
                        </w:rPr>
                      </w:pPr>
                    </w:p>
                    <w:p w14:paraId="7C37758B" w14:textId="77777777" w:rsidR="00855462" w:rsidRPr="00CF68DE" w:rsidRDefault="00855462"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855462" w:rsidRDefault="00855462" w:rsidP="00C00B09">
                            <w:pPr>
                              <w:spacing w:after="0" w:line="240" w:lineRule="auto"/>
                              <w:rPr>
                                <w:b/>
                                <w:sz w:val="24"/>
                                <w:szCs w:val="24"/>
                                <w:lang w:val="en-US"/>
                              </w:rPr>
                            </w:pPr>
                          </w:p>
                          <w:p w14:paraId="176A9544" w14:textId="77777777" w:rsidR="00855462" w:rsidRPr="00CF68DE" w:rsidRDefault="00855462"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855462" w:rsidRDefault="00855462" w:rsidP="00C00B09">
                      <w:pPr>
                        <w:spacing w:after="0" w:line="240" w:lineRule="auto"/>
                        <w:rPr>
                          <w:b/>
                          <w:sz w:val="24"/>
                          <w:szCs w:val="24"/>
                          <w:lang w:val="en-US"/>
                        </w:rPr>
                      </w:pPr>
                    </w:p>
                    <w:p w14:paraId="176A9544" w14:textId="77777777" w:rsidR="00855462" w:rsidRPr="00CF68DE" w:rsidRDefault="00855462"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855462" w:rsidRDefault="00855462" w:rsidP="00C00B09">
                            <w:pPr>
                              <w:spacing w:after="0"/>
                              <w:rPr>
                                <w:b/>
                                <w:sz w:val="24"/>
                                <w:szCs w:val="24"/>
                                <w:lang w:val="en-US"/>
                              </w:rPr>
                            </w:pPr>
                          </w:p>
                          <w:p w14:paraId="633F5664" w14:textId="77777777" w:rsidR="00855462" w:rsidRPr="00CF68DE" w:rsidRDefault="00855462"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855462" w:rsidRDefault="00855462" w:rsidP="00C00B09">
                      <w:pPr>
                        <w:spacing w:after="0"/>
                        <w:rPr>
                          <w:b/>
                          <w:sz w:val="24"/>
                          <w:szCs w:val="24"/>
                          <w:lang w:val="en-US"/>
                        </w:rPr>
                      </w:pPr>
                    </w:p>
                    <w:p w14:paraId="633F5664" w14:textId="77777777" w:rsidR="00855462" w:rsidRPr="00CF68DE" w:rsidRDefault="00855462"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C930CC">
        <w:rPr>
          <w:noProof/>
          <w:lang w:val="en-US"/>
        </w:rPr>
        <w:t>9</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MMMI) constitutes an entity that thrives on historical significance for the cluster itself due to the early establishment in 1997 that came into practice </w:t>
      </w:r>
      <w:r w:rsidRPr="00BE205D">
        <w:rPr>
          <w:rFonts w:ascii="Times New Roman" w:eastAsia="Calibri" w:hAnsi="Times New Roman" w:cs="Times New Roman"/>
          <w:lang w:val="en-US"/>
        </w:rPr>
        <w:lastRenderedPageBreak/>
        <w:t>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nizations positing 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w:t>
      </w:r>
      <w:r w:rsidRPr="00BE205D">
        <w:rPr>
          <w:rFonts w:ascii="Times New Roman" w:eastAsia="Calibri" w:hAnsi="Times New Roman" w:cs="Times New Roman"/>
          <w:lang w:val="en-US"/>
        </w:rPr>
        <w:lastRenderedPageBreak/>
        <w:t xml:space="preserve">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lastRenderedPageBreak/>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54"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54"/>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w:t>
      </w:r>
      <w:r w:rsidRPr="006D3D47">
        <w:rPr>
          <w:i/>
          <w:lang w:val="en-US"/>
        </w:rPr>
        <w:lastRenderedPageBreak/>
        <w:t xml:space="preserve">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55"/>
      <w:r>
        <w:rPr>
          <w:lang w:val="en-US"/>
        </w:rPr>
        <w:t>explains</w:t>
      </w:r>
      <w:commentRangeEnd w:id="155"/>
      <w:r w:rsidR="00FE7F6F">
        <w:rPr>
          <w:rStyle w:val="CommentReference"/>
        </w:rPr>
        <w:commentReference w:id="155"/>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56"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56"/>
    </w:p>
    <w:p w14:paraId="27269666" w14:textId="77777777" w:rsidR="00A40C28" w:rsidRPr="00ED0C97" w:rsidRDefault="00D450A5" w:rsidP="00580DE8">
      <w:pPr>
        <w:pStyle w:val="Heading1"/>
        <w:rPr>
          <w:lang w:val="en-US"/>
        </w:rPr>
      </w:pPr>
      <w:bookmarkStart w:id="157" w:name="_Toc459977521"/>
      <w:r>
        <w:rPr>
          <w:lang w:val="en-US"/>
        </w:rPr>
        <w:t xml:space="preserve">4.5.1 </w:t>
      </w:r>
      <w:r w:rsidR="00A40C28" w:rsidRPr="00ED0C97">
        <w:rPr>
          <w:lang w:val="en-US"/>
        </w:rPr>
        <w:t>Geographical proximity</w:t>
      </w:r>
      <w:bookmarkEnd w:id="157"/>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1">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C930CC">
        <w:rPr>
          <w:noProof/>
          <w:lang w:val="en-US"/>
        </w:rPr>
        <w:t>10</w:t>
      </w:r>
      <w:r>
        <w:fldChar w:fldCharType="end"/>
      </w:r>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58" w:name="_Toc459977522"/>
      <w:r>
        <w:rPr>
          <w:rFonts w:eastAsia="Times New Roman"/>
          <w:lang w:val="en-US"/>
        </w:rPr>
        <w:t xml:space="preserve">4.5.2 </w:t>
      </w:r>
      <w:r w:rsidR="00EE12A0" w:rsidRPr="00A40C28">
        <w:rPr>
          <w:rFonts w:eastAsia="Times New Roman"/>
          <w:lang w:val="en-US"/>
        </w:rPr>
        <w:t>Internal versus external linkages</w:t>
      </w:r>
      <w:bookmarkEnd w:id="158"/>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lastRenderedPageBreak/>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lastRenderedPageBreak/>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lastRenderedPageBreak/>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59" w:name="_Toc459977523"/>
      <w:r>
        <w:rPr>
          <w:rFonts w:eastAsia="Times New Roman"/>
          <w:lang w:val="en-US"/>
        </w:rPr>
        <w:lastRenderedPageBreak/>
        <w:t xml:space="preserve">4.5.3 </w:t>
      </w:r>
      <w:r w:rsidR="008C2F42">
        <w:rPr>
          <w:rFonts w:eastAsia="Times New Roman"/>
          <w:lang w:val="en-US"/>
        </w:rPr>
        <w:t>C</w:t>
      </w:r>
      <w:r w:rsidR="0052487B" w:rsidRPr="00A40C28">
        <w:rPr>
          <w:rFonts w:eastAsia="Times New Roman"/>
          <w:lang w:val="en-US"/>
        </w:rPr>
        <w:t>apital and trust</w:t>
      </w:r>
      <w:bookmarkEnd w:id="159"/>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60"/>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CC5683">
        <w:rPr>
          <w:i/>
          <w:lang w:val="en-US"/>
        </w:rPr>
        <w:t>If you don't have the funding to do that freedom it not really worth much</w:t>
      </w:r>
      <w:r>
        <w:rPr>
          <w:i/>
          <w:lang w:val="en-US"/>
        </w:rPr>
        <w:t>.</w:t>
      </w:r>
      <w:commentRangeEnd w:id="160"/>
      <w:proofErr w:type="gramEnd"/>
      <w:r w:rsidR="00894777">
        <w:rPr>
          <w:rStyle w:val="CommentReference"/>
        </w:rPr>
        <w:commentReference w:id="160"/>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 xml:space="preserve">ffusion between economic </w:t>
      </w:r>
      <w:r w:rsidR="00CE1A7E">
        <w:rPr>
          <w:lang w:val="en-US"/>
        </w:rPr>
        <w:lastRenderedPageBreak/>
        <w:t>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61"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61"/>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 xml:space="preserve">That's an effect, that's </w:t>
      </w:r>
      <w:r w:rsidRPr="00572375">
        <w:rPr>
          <w:i/>
          <w:lang w:val="en-US"/>
        </w:rPr>
        <w:lastRenderedPageBreak/>
        <w:t>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lastRenderedPageBreak/>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62"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62"/>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w:t>
      </w:r>
      <w:r w:rsidR="00B27A4E">
        <w:rPr>
          <w:rFonts w:eastAsia="Calibri"/>
          <w:lang w:val="en-US"/>
        </w:rPr>
        <w:lastRenderedPageBreak/>
        <w:t xml:space="preserve">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w:t>
      </w:r>
      <w:r w:rsidR="008B1192">
        <w:rPr>
          <w:rFonts w:eastAsia="Calibri"/>
          <w:lang w:val="en-US"/>
        </w:rPr>
        <w:lastRenderedPageBreak/>
        <w:t xml:space="preserve">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63"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63"/>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w:t>
      </w:r>
      <w:r w:rsidR="00DA6764" w:rsidRPr="00DA6764">
        <w:rPr>
          <w:rFonts w:eastAsia="Calibri"/>
          <w:lang w:val="en-US"/>
        </w:rPr>
        <w:lastRenderedPageBreak/>
        <w:t>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C930CC">
        <w:rPr>
          <w:noProof/>
          <w:lang w:val="en-US"/>
        </w:rPr>
        <w:t>11</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lastRenderedPageBreak/>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64" w:name="_Toc457211278"/>
      <w:bookmarkStart w:id="165"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64"/>
      <w:bookmarkEnd w:id="165"/>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66" w:name="_Toc459977528"/>
      <w:r>
        <w:rPr>
          <w:rFonts w:eastAsia="Times New Roman"/>
          <w:lang w:val="en-US"/>
        </w:rPr>
        <w:t>5.1 Odense Robotics Diamond</w:t>
      </w:r>
      <w:bookmarkEnd w:id="166"/>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67" w:name="_Toc459977529"/>
      <w:r>
        <w:rPr>
          <w:lang w:val="en-US"/>
        </w:rPr>
        <w:t>5.1.1 Factor Conditions</w:t>
      </w:r>
      <w:bookmarkEnd w:id="167"/>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 xml:space="preserve">Around Odense there is a concentration of knowledge resources around robotics. SDU and MMMI cultivate robot technology with programs in the related technology. EAL and the technical College of Southern Denmark (SDE) support also the technical foundation for Robotics. </w:t>
      </w:r>
      <w:r w:rsidR="00FB4520">
        <w:rPr>
          <w:lang w:val="en-US"/>
        </w:rPr>
        <w:lastRenderedPageBreak/>
        <w:t>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68"/>
      <w:r w:rsidR="001B3EB7">
        <w:rPr>
          <w:lang w:val="en-US"/>
        </w:rPr>
        <w:t>everybody is talking about that in the cluster</w:t>
      </w:r>
      <w:commentRangeEnd w:id="168"/>
      <w:r w:rsidR="001B3EB7">
        <w:rPr>
          <w:rStyle w:val="CommentReference"/>
        </w:rPr>
        <w:commentReference w:id="168"/>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lastRenderedPageBreak/>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69" w:name="_Toc459977530"/>
      <w:r>
        <w:rPr>
          <w:lang w:val="en-US"/>
        </w:rPr>
        <w:t>5.1.2 Demand Conditions</w:t>
      </w:r>
      <w:bookmarkEnd w:id="169"/>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70"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70"/>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lastRenderedPageBreak/>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71" w:name="_Toc459977532"/>
      <w:r>
        <w:rPr>
          <w:lang w:val="en-US"/>
        </w:rPr>
        <w:t xml:space="preserve">5.1.4 </w:t>
      </w:r>
      <w:r w:rsidRPr="00721F93">
        <w:rPr>
          <w:lang w:val="en-US"/>
        </w:rPr>
        <w:t>Related and Supporting Industries</w:t>
      </w:r>
      <w:bookmarkEnd w:id="171"/>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lastRenderedPageBreak/>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C930CC">
        <w:rPr>
          <w:noProof/>
          <w:lang w:val="en-US"/>
        </w:rPr>
        <w:t>12</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72" w:name="_Toc459977533"/>
      <w:r>
        <w:rPr>
          <w:lang w:val="en-US"/>
        </w:rPr>
        <w:t>5.2 Danish Systems of Innovation</w:t>
      </w:r>
      <w:bookmarkEnd w:id="172"/>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w:t>
      </w:r>
      <w:r w:rsidR="00DA778C" w:rsidRPr="00DA778C">
        <w:rPr>
          <w:lang w:val="en-US"/>
        </w:rPr>
        <w:lastRenderedPageBreak/>
        <w:t>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lastRenderedPageBreak/>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73" w:name="_Toc459977534"/>
      <w:r>
        <w:rPr>
          <w:lang w:val="en-US"/>
        </w:rPr>
        <w:t xml:space="preserve">5.3 </w:t>
      </w:r>
      <w:r w:rsidR="006123AC">
        <w:rPr>
          <w:lang w:val="en-US"/>
        </w:rPr>
        <w:t>Odense Robotics</w:t>
      </w:r>
      <w:r>
        <w:rPr>
          <w:lang w:val="en-US"/>
        </w:rPr>
        <w:t xml:space="preserve"> Triple Helix configuration</w:t>
      </w:r>
      <w:bookmarkEnd w:id="173"/>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lastRenderedPageBreak/>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3">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C930CC">
        <w:rPr>
          <w:noProof/>
          <w:lang w:val="en-US"/>
        </w:rPr>
        <w:t>13</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w:t>
      </w:r>
      <w:r w:rsidR="00D35030">
        <w:rPr>
          <w:lang w:val="en-US"/>
        </w:rPr>
        <w:lastRenderedPageBreak/>
        <w:t xml:space="preserve">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74" w:name="_Toc459977535"/>
      <w:r>
        <w:rPr>
          <w:lang w:val="en-US"/>
        </w:rPr>
        <w:t>5.4 Odense Robotics Cluster of Innovation</w:t>
      </w:r>
      <w:bookmarkEnd w:id="174"/>
    </w:p>
    <w:p w14:paraId="5976E334" w14:textId="77777777" w:rsidR="006123AC" w:rsidRDefault="006123AC" w:rsidP="005B195F">
      <w:pPr>
        <w:pStyle w:val="Heading1"/>
        <w:rPr>
          <w:lang w:val="en-US"/>
        </w:rPr>
      </w:pPr>
      <w:bookmarkStart w:id="175" w:name="_Toc459977536"/>
      <w:r>
        <w:rPr>
          <w:lang w:val="en-US"/>
        </w:rPr>
        <w:t>5.4.1 Odense Robotics actors</w:t>
      </w:r>
      <w:bookmarkEnd w:id="175"/>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4">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C930CC">
        <w:rPr>
          <w:noProof/>
          <w:lang w:val="en-US"/>
        </w:rPr>
        <w:t>14</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lastRenderedPageBreak/>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76" w:name="_Toc459977537"/>
      <w:r>
        <w:rPr>
          <w:lang w:val="en-US"/>
        </w:rPr>
        <w:lastRenderedPageBreak/>
        <w:t>5.4.2 Odense Robotics and Innovation</w:t>
      </w:r>
      <w:bookmarkEnd w:id="176"/>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77" w:name="_Toc459977538"/>
      <w:r>
        <w:rPr>
          <w:lang w:val="en-US"/>
        </w:rPr>
        <w:t>5.4.3 Odense Robotics characteristics</w:t>
      </w:r>
      <w:bookmarkEnd w:id="177"/>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w:t>
      </w:r>
      <w:r w:rsidR="00672D07">
        <w:rPr>
          <w:lang w:val="en-US"/>
        </w:rPr>
        <w:lastRenderedPageBreak/>
        <w:t xml:space="preserve">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w:t>
      </w:r>
      <w:r w:rsidR="0082020F">
        <w:rPr>
          <w:lang w:val="en-US"/>
        </w:rPr>
        <w:lastRenderedPageBreak/>
        <w:t xml:space="preserve">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78" w:name="_Toc459977539"/>
      <w:r>
        <w:rPr>
          <w:lang w:val="en-US"/>
        </w:rPr>
        <w:t xml:space="preserve">5.4.4 Odense Robotics Global </w:t>
      </w:r>
      <w:r w:rsidR="004F79A6">
        <w:rPr>
          <w:lang w:val="en-US"/>
        </w:rPr>
        <w:t>Perspective</w:t>
      </w:r>
      <w:bookmarkEnd w:id="178"/>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lastRenderedPageBreak/>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79" w:name="_Toc459977540"/>
      <w:r>
        <w:rPr>
          <w:lang w:val="en-US"/>
        </w:rPr>
        <w:lastRenderedPageBreak/>
        <w:t>5.5</w:t>
      </w:r>
      <w:r w:rsidR="0071374C">
        <w:rPr>
          <w:lang w:val="en-US"/>
        </w:rPr>
        <w:t xml:space="preserve"> Answering the research sub-questions</w:t>
      </w:r>
      <w:bookmarkEnd w:id="179"/>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80"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80"/>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w:t>
      </w:r>
      <w:r w:rsidR="004B6243">
        <w:rPr>
          <w:lang w:val="en-US"/>
        </w:rPr>
        <w:lastRenderedPageBreak/>
        <w:t xml:space="preserve">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81"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81"/>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w:t>
      </w:r>
      <w:r w:rsidR="008F75CE">
        <w:rPr>
          <w:lang w:val="en-US"/>
        </w:rPr>
        <w:lastRenderedPageBreak/>
        <w:t xml:space="preserve">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w:t>
      </w:r>
      <w:r w:rsidR="00245520">
        <w:rPr>
          <w:lang w:val="en-US"/>
        </w:rPr>
        <w:lastRenderedPageBreak/>
        <w:t xml:space="preserve">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82"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82"/>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5">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Pr="006E0886">
        <w:rPr>
          <w:noProof/>
          <w:lang w:val="en-US"/>
        </w:rPr>
        <w:t>15</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83" w:name="_Toc457211279"/>
    </w:p>
    <w:p w14:paraId="36EB932F"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84"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83"/>
      <w:bookmarkEnd w:id="184"/>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 xml:space="preserve">But also the state when expresses initiatives for investments in innovation public sector is following as a </w:t>
      </w:r>
      <w:r w:rsidR="004C01ED">
        <w:rPr>
          <w:rFonts w:eastAsiaTheme="majorEastAsia"/>
          <w:lang w:val="en-US"/>
        </w:rPr>
        <w:lastRenderedPageBreak/>
        <w:t>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w:t>
      </w:r>
      <w:r w:rsidR="00445536" w:rsidRPr="000F79F4">
        <w:rPr>
          <w:rFonts w:eastAsiaTheme="majorEastAsia"/>
          <w:lang w:val="en-US"/>
        </w:rPr>
        <w:lastRenderedPageBreak/>
        <w:t xml:space="preserve">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85" w:name="_Toc459977545"/>
      <w:r>
        <w:rPr>
          <w:lang w:val="en-US"/>
        </w:rPr>
        <w:t xml:space="preserve">6.1 </w:t>
      </w:r>
      <w:r w:rsidR="00E31796">
        <w:rPr>
          <w:lang w:val="en-US"/>
        </w:rPr>
        <w:t>Recommendations</w:t>
      </w:r>
      <w:bookmarkEnd w:id="185"/>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lastRenderedPageBreak/>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86" w:name="_Toc459977546"/>
      <w:r>
        <w:rPr>
          <w:lang w:val="en-US"/>
        </w:rPr>
        <w:lastRenderedPageBreak/>
        <w:t xml:space="preserve">6.2 </w:t>
      </w:r>
      <w:r w:rsidR="001B3EB7">
        <w:rPr>
          <w:lang w:val="en-US"/>
        </w:rPr>
        <w:t>Limitations</w:t>
      </w:r>
      <w:bookmarkEnd w:id="186"/>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87" w:name="_Toc457211280"/>
      <w:bookmarkStart w:id="188" w:name="_Toc459977548"/>
      <w:r w:rsidRPr="00A17249">
        <w:rPr>
          <w:rFonts w:asciiTheme="majorHAnsi" w:eastAsiaTheme="majorEastAsia" w:hAnsiTheme="majorHAnsi" w:cstheme="majorBidi"/>
          <w:b/>
          <w:bCs/>
          <w:color w:val="000000" w:themeColor="accent1" w:themeShade="BF"/>
          <w:sz w:val="28"/>
          <w:szCs w:val="28"/>
          <w:lang w:val="en-US"/>
        </w:rPr>
        <w:lastRenderedPageBreak/>
        <w:t>References</w:t>
      </w:r>
      <w:bookmarkEnd w:id="187"/>
      <w:bookmarkEnd w:id="188"/>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77777777" w:rsidR="00A17249" w:rsidRPr="00A17249" w:rsidRDefault="000B1400" w:rsidP="00A17249">
      <w:pPr>
        <w:jc w:val="left"/>
        <w:rPr>
          <w:lang w:val="en-US"/>
        </w:rPr>
      </w:pPr>
      <w:r>
        <w:rPr>
          <w:lang w:val="en-US"/>
        </w:rPr>
        <w:fldChar w:fldCharType="begin"/>
      </w:r>
      <w:r>
        <w:rPr>
          <w:lang w:val="en-US"/>
        </w:rPr>
        <w:instrText xml:space="preserve"> ADDIN ZOTERO_BIBL {"custom":[]} CSL_BIBLIOGRAPHY </w:instrText>
      </w:r>
      <w:r>
        <w:rPr>
          <w:lang w:val="en-US"/>
        </w:rPr>
        <w:fldChar w:fldCharType="end"/>
      </w:r>
    </w:p>
    <w:p w14:paraId="0302A384" w14:textId="77777777" w:rsidR="00A17249" w:rsidRPr="00A17249" w:rsidRDefault="00A17249" w:rsidP="00A17249">
      <w:pPr>
        <w:pStyle w:val="Heading1"/>
        <w:rPr>
          <w:lang w:val="en-US"/>
        </w:rPr>
      </w:pPr>
      <w:bookmarkStart w:id="189" w:name="_Toc457211281"/>
      <w:bookmarkStart w:id="190" w:name="_Toc459977549"/>
      <w:r w:rsidRPr="00A17249">
        <w:rPr>
          <w:lang w:val="en-US"/>
        </w:rPr>
        <w:t>Appendices</w:t>
      </w:r>
      <w:bookmarkEnd w:id="189"/>
      <w:bookmarkEnd w:id="190"/>
    </w:p>
    <w:p w14:paraId="1747B5BB" w14:textId="77777777" w:rsidR="00A17249" w:rsidRPr="00A17249" w:rsidRDefault="00A17249" w:rsidP="00A17249">
      <w:pPr>
        <w:pStyle w:val="Heading1"/>
        <w:rPr>
          <w:lang w:val="en-US"/>
        </w:rPr>
      </w:pPr>
      <w:bookmarkStart w:id="191" w:name="_Toc457211282"/>
      <w:bookmarkStart w:id="192" w:name="_Toc459977550"/>
      <w:r w:rsidRPr="00A17249">
        <w:rPr>
          <w:lang w:val="en-US"/>
        </w:rPr>
        <w:t>Appendix 1: Interview Transcriptions</w:t>
      </w:r>
      <w:bookmarkEnd w:id="191"/>
      <w:bookmarkEnd w:id="192"/>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93" w:name="_Toc457211283"/>
      <w:bookmarkStart w:id="194" w:name="_Toc459977551"/>
      <w:r w:rsidRPr="00A17249">
        <w:rPr>
          <w:lang w:val="en-US"/>
        </w:rPr>
        <w:t>Appendix 2: Stylistic Notes</w:t>
      </w:r>
      <w:bookmarkEnd w:id="193"/>
      <w:bookmarkEnd w:id="194"/>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95" w:name="_Toc457211284"/>
    </w:p>
    <w:p w14:paraId="6BCF69A2" w14:textId="77777777" w:rsidR="00A17249" w:rsidRPr="00A17249" w:rsidRDefault="00A17249" w:rsidP="00A17249">
      <w:pPr>
        <w:pStyle w:val="Heading1"/>
        <w:rPr>
          <w:rFonts w:eastAsiaTheme="minorHAnsi"/>
          <w:color w:val="auto"/>
          <w:lang w:val="en-US"/>
        </w:rPr>
      </w:pPr>
      <w:bookmarkStart w:id="196" w:name="_Toc459977552"/>
      <w:r w:rsidRPr="00A17249">
        <w:rPr>
          <w:lang w:val="en-US"/>
        </w:rPr>
        <w:t>Appendix 3: Interview Guide</w:t>
      </w:r>
      <w:bookmarkEnd w:id="195"/>
      <w:bookmarkEnd w:id="196"/>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97"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97"/>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1F3E25">
      <w:footerReference w:type="default" r:id="rId47"/>
      <w:pgSz w:w="11906" w:h="16838" w:code="9"/>
      <w:pgMar w:top="1440" w:right="1797" w:bottom="1440" w:left="1797"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Ioanna Georgiou" w:date="2016-08-28T14:54:00Z" w:initials="IG">
    <w:p w14:paraId="09705F3B" w14:textId="5D31EB9A" w:rsidR="00855462" w:rsidRDefault="00855462">
      <w:pPr>
        <w:pStyle w:val="CommentText"/>
      </w:pPr>
      <w:r>
        <w:rPr>
          <w:rStyle w:val="CommentReference"/>
        </w:rPr>
        <w:annotationRef/>
      </w:r>
      <w:r>
        <w:t>Either find more definitions of cluster or delete that sentence</w:t>
      </w:r>
    </w:p>
  </w:comment>
  <w:comment w:id="7" w:author="Ioanna Georgiou" w:date="2016-08-28T15:19:00Z" w:initials="IG">
    <w:p w14:paraId="50DE8B32" w14:textId="78EFAC3D" w:rsidR="00855462" w:rsidRDefault="00855462">
      <w:pPr>
        <w:pStyle w:val="CommentText"/>
      </w:pPr>
      <w:r>
        <w:rPr>
          <w:rStyle w:val="CommentReference"/>
        </w:rPr>
        <w:annotationRef/>
      </w:r>
      <w:r>
        <w:t>List of abbreviations</w:t>
      </w:r>
    </w:p>
  </w:comment>
  <w:comment w:id="8" w:author="Ioanna Georgiou" w:date="2016-08-28T15:21:00Z" w:initials="IG">
    <w:p w14:paraId="7BCDCB05" w14:textId="45BA22E5" w:rsidR="00855462" w:rsidRDefault="00855462">
      <w:pPr>
        <w:pStyle w:val="CommentText"/>
      </w:pPr>
      <w:r>
        <w:rPr>
          <w:rStyle w:val="CommentReference"/>
        </w:rPr>
        <w:annotationRef/>
      </w:r>
      <w:r>
        <w:t>Insert citation</w:t>
      </w:r>
    </w:p>
  </w:comment>
  <w:comment w:id="9" w:author="Ioanna Georgiou" w:date="2016-08-28T15:24:00Z" w:initials="IG">
    <w:p w14:paraId="5B512E9A" w14:textId="40DC9EE6" w:rsidR="00855462" w:rsidRDefault="00855462">
      <w:pPr>
        <w:pStyle w:val="CommentText"/>
      </w:pPr>
      <w:r>
        <w:rPr>
          <w:rStyle w:val="CommentReference"/>
        </w:rPr>
        <w:annotationRef/>
      </w:r>
      <w:r>
        <w:t>citation</w:t>
      </w:r>
    </w:p>
  </w:comment>
  <w:comment w:id="10" w:author="Ioanna Georgiou" w:date="2016-08-28T15:25:00Z" w:initials="IG">
    <w:p w14:paraId="0356E7B3" w14:textId="7787EF23" w:rsidR="00855462" w:rsidRDefault="00855462">
      <w:pPr>
        <w:pStyle w:val="CommentText"/>
      </w:pPr>
      <w:r>
        <w:rPr>
          <w:rStyle w:val="CommentReference"/>
        </w:rPr>
        <w:annotationRef/>
      </w:r>
      <w:r>
        <w:t>steno, 2016</w:t>
      </w:r>
    </w:p>
  </w:comment>
  <w:comment w:id="11" w:author="Ioanna Georgiou" w:date="2016-08-28T15:25:00Z" w:initials="IG">
    <w:p w14:paraId="0953F7BA" w14:textId="6C93F625" w:rsidR="00855462" w:rsidRDefault="00855462">
      <w:pPr>
        <w:pStyle w:val="CommentText"/>
      </w:pPr>
      <w:r>
        <w:rPr>
          <w:rStyle w:val="CommentReference"/>
        </w:rPr>
        <w:annotationRef/>
      </w:r>
      <w:r>
        <w:t>citation: robocluster</w:t>
      </w:r>
    </w:p>
  </w:comment>
  <w:comment w:id="12" w:author="Ioanna Georgiou" w:date="2016-08-28T15:31:00Z" w:initials="IG">
    <w:p w14:paraId="0AF3148E" w14:textId="7D0B91B0" w:rsidR="00855462" w:rsidRDefault="00855462">
      <w:pPr>
        <w:pStyle w:val="CommentText"/>
      </w:pPr>
      <w:r>
        <w:rPr>
          <w:rStyle w:val="CommentReference"/>
        </w:rPr>
        <w:annotationRef/>
      </w:r>
      <w:r>
        <w:t>robocluster history</w:t>
      </w:r>
    </w:p>
  </w:comment>
  <w:comment w:id="13" w:author="Ioanna Georgiou" w:date="2016-08-28T15:32:00Z" w:initials="IG">
    <w:p w14:paraId="5B9DAFF8" w14:textId="55A0A009" w:rsidR="00855462" w:rsidRDefault="00855462">
      <w:pPr>
        <w:pStyle w:val="CommentText"/>
      </w:pPr>
      <w:r>
        <w:rPr>
          <w:rStyle w:val="CommentReference"/>
        </w:rPr>
        <w:annotationRef/>
      </w:r>
      <w:r>
        <w:t>odense robotics website</w:t>
      </w:r>
    </w:p>
  </w:comment>
  <w:comment w:id="14" w:author="Ioanna Georgiou" w:date="2016-08-28T15:44:00Z" w:initials="IG">
    <w:p w14:paraId="468939A4" w14:textId="3D4339B7" w:rsidR="00855462" w:rsidRDefault="00855462">
      <w:pPr>
        <w:pStyle w:val="CommentText"/>
      </w:pPr>
      <w:r>
        <w:rPr>
          <w:rStyle w:val="CommentReference"/>
        </w:rPr>
        <w:annotationRef/>
      </w:r>
      <w:r>
        <w:t>DTI citation</w:t>
      </w:r>
    </w:p>
  </w:comment>
  <w:comment w:id="15" w:author="Ioanna Georgiou" w:date="2016-08-28T15:59:00Z" w:initials="IG">
    <w:p w14:paraId="56E23F9E" w14:textId="2731D950" w:rsidR="00855462" w:rsidRDefault="00855462">
      <w:pPr>
        <w:pStyle w:val="CommentText"/>
      </w:pPr>
      <w:r>
        <w:rPr>
          <w:rStyle w:val="CommentReference"/>
        </w:rPr>
        <w:annotationRef/>
      </w:r>
      <w:r>
        <w:t>MAYBE DELETE</w:t>
      </w:r>
    </w:p>
  </w:comment>
  <w:comment w:id="16" w:author="Ioanna Georgiou" w:date="2016-08-28T15:52:00Z" w:initials="IG">
    <w:p w14:paraId="7A4A28E3" w14:textId="1EDA9805" w:rsidR="00855462" w:rsidRDefault="00855462">
      <w:pPr>
        <w:pStyle w:val="CommentText"/>
      </w:pPr>
      <w:r>
        <w:rPr>
          <w:rStyle w:val="CommentReference"/>
        </w:rPr>
        <w:annotationRef/>
      </w:r>
      <w:r>
        <w:t>Insert citation</w:t>
      </w:r>
    </w:p>
  </w:comment>
  <w:comment w:id="17" w:author="Ioanna Georgiou" w:date="2016-08-28T15:56:00Z" w:initials="IG">
    <w:p w14:paraId="48FA2E45" w14:textId="326F26AF" w:rsidR="00855462" w:rsidRDefault="00855462">
      <w:pPr>
        <w:pStyle w:val="CommentText"/>
      </w:pPr>
      <w:r>
        <w:rPr>
          <w:rStyle w:val="CommentReference"/>
        </w:rPr>
        <w:annotationRef/>
      </w:r>
      <w:r>
        <w:t>Business wire article</w:t>
      </w:r>
    </w:p>
  </w:comment>
  <w:comment w:id="18" w:author="Ioanna Georgiou" w:date="2016-08-28T15:58:00Z" w:initials="IG">
    <w:p w14:paraId="077BB23F" w14:textId="3999B364" w:rsidR="00855462" w:rsidRDefault="00855462">
      <w:pPr>
        <w:pStyle w:val="CommentText"/>
      </w:pPr>
      <w:r>
        <w:rPr>
          <w:rStyle w:val="CommentReference"/>
        </w:rPr>
        <w:annotationRef/>
      </w:r>
      <w:r>
        <w:t>UR website</w:t>
      </w:r>
    </w:p>
  </w:comment>
  <w:comment w:id="19" w:author="Ioanna Georgiou" w:date="2016-08-28T16:08:00Z" w:initials="IG">
    <w:p w14:paraId="5022C103" w14:textId="7AD743D8" w:rsidR="00855462" w:rsidRDefault="00855462">
      <w:pPr>
        <w:pStyle w:val="CommentText"/>
      </w:pPr>
      <w:r>
        <w:rPr>
          <w:rStyle w:val="CommentReference"/>
        </w:rPr>
        <w:annotationRef/>
      </w:r>
      <w:r>
        <w:t>ORF website</w:t>
      </w:r>
    </w:p>
  </w:comment>
  <w:comment w:id="20" w:author="Ioanna Georgiou" w:date="2016-08-28T16:16:00Z" w:initials="IG">
    <w:p w14:paraId="3F191314" w14:textId="378C6B27" w:rsidR="00855462" w:rsidRDefault="00855462">
      <w:pPr>
        <w:pStyle w:val="CommentText"/>
      </w:pPr>
      <w:r>
        <w:rPr>
          <w:rStyle w:val="CommentReference"/>
        </w:rPr>
        <w:annotationRef/>
      </w:r>
      <w:r>
        <w:t>Odense robotics, 2015</w:t>
      </w:r>
    </w:p>
  </w:comment>
  <w:comment w:id="21" w:author="Ioanna Georgiou" w:date="2016-08-28T16:17:00Z" w:initials="IG">
    <w:p w14:paraId="20F77F07" w14:textId="6287F24F" w:rsidR="00855462" w:rsidRDefault="00855462">
      <w:pPr>
        <w:pStyle w:val="CommentText"/>
      </w:pPr>
      <w:r>
        <w:rPr>
          <w:rStyle w:val="CommentReference"/>
        </w:rPr>
        <w:annotationRef/>
      </w:r>
      <w:r>
        <w:t>Thegeniusworks.com</w:t>
      </w:r>
    </w:p>
  </w:comment>
  <w:comment w:id="23" w:author="Ioanna Georgiou" w:date="2016-08-28T17:04:00Z" w:initials="IG">
    <w:p w14:paraId="158F3ECC" w14:textId="0D4D6CFD" w:rsidR="00855462" w:rsidRDefault="00855462">
      <w:pPr>
        <w:pStyle w:val="CommentText"/>
      </w:pPr>
      <w:r>
        <w:rPr>
          <w:rStyle w:val="CommentReference"/>
        </w:rPr>
        <w:annotationRef/>
      </w:r>
      <w:r>
        <w:t>Citation: Odense robotics frontier, 2015</w:t>
      </w:r>
    </w:p>
  </w:comment>
  <w:comment w:id="26" w:author="Ioanna Georgiou" w:date="2016-08-28T17:26:00Z" w:initials="IG">
    <w:p w14:paraId="7AECC7A1" w14:textId="77777777" w:rsidR="00855462" w:rsidRDefault="00855462" w:rsidP="00D635F2">
      <w:pPr>
        <w:pStyle w:val="CommentText"/>
      </w:pPr>
      <w:r>
        <w:rPr>
          <w:rStyle w:val="CommentReference"/>
        </w:rPr>
        <w:annotationRef/>
      </w:r>
      <w:r>
        <w:t>citation</w:t>
      </w:r>
    </w:p>
  </w:comment>
  <w:comment w:id="29" w:author="Ioannis Maragos" w:date="2016-08-26T12:38:00Z" w:initials="IM">
    <w:p w14:paraId="5BA02686" w14:textId="77777777" w:rsidR="00855462" w:rsidRPr="00DB0C51" w:rsidRDefault="00855462">
      <w:pPr>
        <w:pStyle w:val="CommentText"/>
        <w:rPr>
          <w:lang w:val="en-US"/>
        </w:rPr>
      </w:pPr>
      <w:r>
        <w:rPr>
          <w:rStyle w:val="CommentReference"/>
        </w:rPr>
        <w:annotationRef/>
      </w:r>
      <w:proofErr w:type="gramStart"/>
      <w:r>
        <w:rPr>
          <w:lang w:val="en-US"/>
        </w:rPr>
        <w:t>same</w:t>
      </w:r>
      <w:proofErr w:type="gramEnd"/>
      <w:r>
        <w:rPr>
          <w:lang w:val="en-US"/>
        </w:rPr>
        <w:t xml:space="preserve"> with method</w:t>
      </w:r>
    </w:p>
  </w:comment>
  <w:comment w:id="34" w:author="Ioannis Maragos" w:date="2016-07-28T20:10:00Z" w:initials="IM">
    <w:p w14:paraId="29F2CAAF" w14:textId="77777777" w:rsidR="00855462" w:rsidRPr="00AF52C0" w:rsidRDefault="00855462" w:rsidP="00105C10">
      <w:pPr>
        <w:pStyle w:val="CommentText"/>
        <w:rPr>
          <w:lang w:val="en-US"/>
        </w:rPr>
      </w:pPr>
      <w:r>
        <w:rPr>
          <w:rStyle w:val="CommentReference"/>
        </w:rPr>
        <w:annotationRef/>
      </w:r>
      <w:proofErr w:type="gramStart"/>
      <w:r>
        <w:rPr>
          <w:lang w:val="en-US"/>
        </w:rPr>
        <w:t>geographical</w:t>
      </w:r>
      <w:proofErr w:type="gramEnd"/>
      <w:r>
        <w:rPr>
          <w:lang w:val="en-US"/>
        </w:rPr>
        <w:t xml:space="preserve"> proximity</w:t>
      </w:r>
    </w:p>
  </w:comment>
  <w:comment w:id="35" w:author="Ioannis Maragos" w:date="2016-07-29T17:47:00Z" w:initials="IM">
    <w:p w14:paraId="6256538B" w14:textId="77777777" w:rsidR="00855462" w:rsidRPr="009819CB" w:rsidRDefault="00855462">
      <w:pPr>
        <w:pStyle w:val="CommentText"/>
        <w:rPr>
          <w:lang w:val="en-US"/>
        </w:rPr>
      </w:pPr>
      <w:r>
        <w:rPr>
          <w:rStyle w:val="CommentReference"/>
        </w:rPr>
        <w:annotationRef/>
      </w:r>
      <w:proofErr w:type="gramStart"/>
      <w:r>
        <w:rPr>
          <w:lang w:val="en-US"/>
        </w:rPr>
        <w:t>cite</w:t>
      </w:r>
      <w:proofErr w:type="gramEnd"/>
    </w:p>
  </w:comment>
  <w:comment w:id="36" w:author="Ioannis Maragos" w:date="2016-07-29T17:50:00Z" w:initials="IM">
    <w:p w14:paraId="24CFEFA3" w14:textId="77777777" w:rsidR="00855462" w:rsidRPr="0077366C" w:rsidRDefault="00855462">
      <w:pPr>
        <w:pStyle w:val="CommentText"/>
        <w:rPr>
          <w:lang w:val="en-US"/>
        </w:rPr>
      </w:pPr>
      <w:r>
        <w:rPr>
          <w:rStyle w:val="CommentReference"/>
        </w:rPr>
        <w:annotationRef/>
      </w:r>
      <w:proofErr w:type="spellStart"/>
      <w:r>
        <w:rPr>
          <w:lang w:val="en-US"/>
        </w:rPr>
        <w:t>Conclution</w:t>
      </w:r>
      <w:proofErr w:type="spellEnd"/>
      <w:r>
        <w:rPr>
          <w:lang w:val="en-US"/>
        </w:rPr>
        <w:t xml:space="preserve"> cite analysis</w:t>
      </w:r>
    </w:p>
  </w:comment>
  <w:comment w:id="38" w:author="Ioannis Maragos" w:date="2016-08-26T12:53:00Z" w:initials="IM">
    <w:p w14:paraId="58290885" w14:textId="77777777" w:rsidR="00855462" w:rsidRPr="001D0580" w:rsidRDefault="00855462">
      <w:pPr>
        <w:pStyle w:val="CommentText"/>
        <w:rPr>
          <w:lang w:val="en-US"/>
        </w:rPr>
      </w:pPr>
      <w:r>
        <w:rPr>
          <w:rStyle w:val="CommentReference"/>
        </w:rPr>
        <w:annotationRef/>
      </w:r>
      <w:r>
        <w:rPr>
          <w:lang w:val="en-US"/>
        </w:rPr>
        <w:t>Better connection</w:t>
      </w:r>
    </w:p>
  </w:comment>
  <w:comment w:id="39" w:author="Ioannis Maragos" w:date="2016-08-26T12:59:00Z" w:initials="IM">
    <w:p w14:paraId="3938BB05" w14:textId="77777777" w:rsidR="00855462" w:rsidRPr="001D0580" w:rsidRDefault="00855462">
      <w:pPr>
        <w:pStyle w:val="CommentText"/>
        <w:rPr>
          <w:lang w:val="en-US"/>
        </w:rPr>
      </w:pPr>
      <w:r>
        <w:rPr>
          <w:rStyle w:val="CommentReference"/>
        </w:rPr>
        <w:annotationRef/>
      </w:r>
      <w:r>
        <w:rPr>
          <w:lang w:val="en-US"/>
        </w:rPr>
        <w:t>Not match</w:t>
      </w:r>
    </w:p>
  </w:comment>
  <w:comment w:id="40" w:author="Ioannis Maragos" w:date="2016-08-26T13:00:00Z" w:initials="IM">
    <w:p w14:paraId="506B8D73" w14:textId="77777777" w:rsidR="00855462" w:rsidRPr="00FD48A6" w:rsidRDefault="00855462">
      <w:pPr>
        <w:pStyle w:val="CommentText"/>
        <w:rPr>
          <w:lang w:val="en-US"/>
        </w:rPr>
      </w:pPr>
      <w:r>
        <w:rPr>
          <w:rStyle w:val="CommentReference"/>
        </w:rPr>
        <w:annotationRef/>
      </w:r>
      <w:r>
        <w:rPr>
          <w:lang w:val="en-US"/>
        </w:rPr>
        <w:t xml:space="preserve">Cite connect </w:t>
      </w:r>
    </w:p>
  </w:comment>
  <w:comment w:id="41" w:author="Ioannis Maragos" w:date="2016-08-26T13:08:00Z" w:initials="IM">
    <w:p w14:paraId="491E5E6D" w14:textId="77777777" w:rsidR="00855462" w:rsidRPr="00FD48A6" w:rsidRDefault="00855462">
      <w:pPr>
        <w:pStyle w:val="CommentText"/>
        <w:rPr>
          <w:lang w:val="en-US"/>
        </w:rPr>
      </w:pPr>
      <w:r>
        <w:rPr>
          <w:rStyle w:val="CommentReference"/>
        </w:rPr>
        <w:annotationRef/>
      </w:r>
      <w:r>
        <w:rPr>
          <w:lang w:val="en-US"/>
        </w:rPr>
        <w:t xml:space="preserve">Cite </w:t>
      </w:r>
      <w:proofErr w:type="spellStart"/>
      <w:r>
        <w:rPr>
          <w:lang w:val="en-US"/>
        </w:rPr>
        <w:t>klemmeno</w:t>
      </w:r>
      <w:proofErr w:type="spellEnd"/>
      <w:r>
        <w:rPr>
          <w:lang w:val="en-US"/>
        </w:rPr>
        <w:t xml:space="preserve"> </w:t>
      </w:r>
      <w:proofErr w:type="spellStart"/>
      <w:r>
        <w:rPr>
          <w:lang w:val="en-US"/>
        </w:rPr>
        <w:t>apo</w:t>
      </w:r>
      <w:proofErr w:type="spellEnd"/>
      <w:r>
        <w:rPr>
          <w:lang w:val="en-US"/>
        </w:rPr>
        <w:t xml:space="preserve"> </w:t>
      </w:r>
      <w:proofErr w:type="spellStart"/>
      <w:r>
        <w:rPr>
          <w:lang w:val="en-US"/>
        </w:rPr>
        <w:t>ptuxiaki</w:t>
      </w:r>
      <w:proofErr w:type="spellEnd"/>
      <w:r>
        <w:rPr>
          <w:lang w:val="en-US"/>
        </w:rPr>
        <w:t xml:space="preserve"> </w:t>
      </w:r>
    </w:p>
  </w:comment>
  <w:comment w:id="42" w:author="Ioannis Maragos" w:date="2016-08-26T13:25:00Z" w:initials="IM">
    <w:p w14:paraId="2D1959C9" w14:textId="77777777" w:rsidR="00855462" w:rsidRPr="001D0580" w:rsidRDefault="00855462">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45" w:author="Ioannis Maragos" w:date="2016-08-26T13:43:00Z" w:initials="IM">
    <w:p w14:paraId="409633DC" w14:textId="77777777" w:rsidR="00855462" w:rsidRPr="00184799" w:rsidRDefault="00855462">
      <w:pPr>
        <w:pStyle w:val="CommentText"/>
        <w:rPr>
          <w:lang w:val="en-US"/>
        </w:rPr>
      </w:pPr>
      <w:r>
        <w:rPr>
          <w:rStyle w:val="CommentReference"/>
        </w:rPr>
        <w:annotationRef/>
      </w:r>
      <w:proofErr w:type="gramStart"/>
      <w:r>
        <w:rPr>
          <w:lang w:val="en-US"/>
        </w:rPr>
        <w:t>cite</w:t>
      </w:r>
      <w:proofErr w:type="gramEnd"/>
    </w:p>
  </w:comment>
  <w:comment w:id="46" w:author="Ioannis Maragos" w:date="2016-08-26T13:41:00Z" w:initials="IM">
    <w:p w14:paraId="5D504F78" w14:textId="77777777" w:rsidR="00855462" w:rsidRPr="00184799" w:rsidRDefault="00855462">
      <w:pPr>
        <w:pStyle w:val="CommentText"/>
        <w:rPr>
          <w:lang w:val="en-US"/>
        </w:rPr>
      </w:pPr>
      <w:r>
        <w:rPr>
          <w:rStyle w:val="CommentReference"/>
        </w:rPr>
        <w:annotationRef/>
      </w:r>
      <w:proofErr w:type="gramStart"/>
      <w:r>
        <w:rPr>
          <w:lang w:val="en-US"/>
        </w:rPr>
        <w:t>cite</w:t>
      </w:r>
      <w:proofErr w:type="gramEnd"/>
    </w:p>
  </w:comment>
  <w:comment w:id="47" w:author="Ioannis Maragos" w:date="2016-08-26T13:42:00Z" w:initials="IM">
    <w:p w14:paraId="6D05928C" w14:textId="77777777" w:rsidR="00855462" w:rsidRPr="00184799" w:rsidRDefault="00855462">
      <w:pPr>
        <w:pStyle w:val="CommentText"/>
        <w:rPr>
          <w:lang w:val="en-US"/>
        </w:rPr>
      </w:pPr>
      <w:r>
        <w:rPr>
          <w:rStyle w:val="CommentReference"/>
        </w:rPr>
        <w:annotationRef/>
      </w:r>
      <w:proofErr w:type="gramStart"/>
      <w:r>
        <w:rPr>
          <w:lang w:val="en-US"/>
        </w:rPr>
        <w:t>cite</w:t>
      </w:r>
      <w:proofErr w:type="gramEnd"/>
    </w:p>
  </w:comment>
  <w:comment w:id="50" w:author="Ioannis Maragos" w:date="2016-07-29T20:03:00Z" w:initials="IM">
    <w:p w14:paraId="09D3EA8A" w14:textId="77777777" w:rsidR="00855462" w:rsidRPr="006D19E3" w:rsidRDefault="00855462">
      <w:pPr>
        <w:pStyle w:val="CommentText"/>
        <w:rPr>
          <w:lang w:val="en-US"/>
        </w:rPr>
      </w:pPr>
      <w:r>
        <w:rPr>
          <w:rStyle w:val="CommentReference"/>
        </w:rPr>
        <w:annotationRef/>
      </w:r>
      <w:proofErr w:type="gramStart"/>
      <w:r>
        <w:rPr>
          <w:lang w:val="en-US"/>
        </w:rPr>
        <w:t>characteristics</w:t>
      </w:r>
      <w:proofErr w:type="gramEnd"/>
    </w:p>
  </w:comment>
  <w:comment w:id="52" w:author="Ioannis Maragos" w:date="2016-08-17T23:13:00Z" w:initials="IM">
    <w:p w14:paraId="21D97658" w14:textId="77777777" w:rsidR="00855462" w:rsidRPr="00212D41" w:rsidRDefault="00855462">
      <w:pPr>
        <w:pStyle w:val="CommentText"/>
        <w:rPr>
          <w:lang w:val="en-US"/>
        </w:rPr>
      </w:pPr>
      <w:r>
        <w:rPr>
          <w:rStyle w:val="CommentReference"/>
        </w:rPr>
        <w:annotationRef/>
      </w:r>
      <w:proofErr w:type="spellStart"/>
      <w:r>
        <w:rPr>
          <w:lang w:val="en-US"/>
        </w:rPr>
        <w:t>Irrelevan</w:t>
      </w:r>
      <w:proofErr w:type="spellEnd"/>
      <w:r>
        <w:rPr>
          <w:lang w:val="en-US"/>
        </w:rPr>
        <w:t xml:space="preserve"> t here</w:t>
      </w:r>
    </w:p>
  </w:comment>
  <w:comment w:id="53" w:author="Ioannis Maragos" w:date="2016-07-29T20:17:00Z" w:initials="IM">
    <w:p w14:paraId="2E9DC903" w14:textId="77777777" w:rsidR="00855462" w:rsidRPr="008F0F22" w:rsidRDefault="00855462">
      <w:pPr>
        <w:pStyle w:val="CommentText"/>
        <w:rPr>
          <w:lang w:val="en-US"/>
        </w:rPr>
      </w:pPr>
      <w:r>
        <w:rPr>
          <w:rStyle w:val="CommentReference"/>
        </w:rPr>
        <w:annotationRef/>
      </w:r>
      <w:proofErr w:type="gramStart"/>
      <w:r>
        <w:rPr>
          <w:lang w:val="en-US"/>
        </w:rPr>
        <w:t>cite</w:t>
      </w:r>
      <w:proofErr w:type="gramEnd"/>
    </w:p>
  </w:comment>
  <w:comment w:id="54" w:author="Ioannis Maragos" w:date="2016-07-29T22:42:00Z" w:initials="IM">
    <w:p w14:paraId="76355705" w14:textId="77777777" w:rsidR="00855462" w:rsidRPr="0026379C" w:rsidRDefault="00855462">
      <w:pPr>
        <w:pStyle w:val="CommentText"/>
        <w:rPr>
          <w:lang w:val="en-US"/>
        </w:rPr>
      </w:pPr>
      <w:r>
        <w:rPr>
          <w:rStyle w:val="CommentReference"/>
        </w:rPr>
        <w:annotationRef/>
      </w:r>
      <w:proofErr w:type="gramStart"/>
      <w:r>
        <w:rPr>
          <w:lang w:val="en-US"/>
        </w:rPr>
        <w:t>cite</w:t>
      </w:r>
      <w:proofErr w:type="gramEnd"/>
    </w:p>
  </w:comment>
  <w:comment w:id="55" w:author="Ioannis Maragos" w:date="2016-07-29T20:19:00Z" w:initials="IM">
    <w:p w14:paraId="77586056" w14:textId="77777777" w:rsidR="00855462" w:rsidRPr="009C0381" w:rsidRDefault="00855462">
      <w:pPr>
        <w:pStyle w:val="CommentText"/>
        <w:rPr>
          <w:lang w:val="en-US"/>
        </w:rPr>
      </w:pPr>
      <w:r>
        <w:rPr>
          <w:rStyle w:val="CommentReference"/>
        </w:rPr>
        <w:annotationRef/>
      </w:r>
      <w:proofErr w:type="gramStart"/>
      <w:r>
        <w:rPr>
          <w:lang w:val="en-US"/>
        </w:rPr>
        <w:t>cite</w:t>
      </w:r>
      <w:proofErr w:type="gramEnd"/>
      <w:r>
        <w:rPr>
          <w:lang w:val="en-US"/>
        </w:rPr>
        <w:t>?</w:t>
      </w:r>
    </w:p>
  </w:comment>
  <w:comment w:id="56" w:author="Ioanna Georgiou" w:date="2016-08-28T16:37:00Z" w:initials="IG">
    <w:p w14:paraId="59D5ECF6" w14:textId="20CF1AE1" w:rsidR="00855462" w:rsidRDefault="00855462">
      <w:pPr>
        <w:pStyle w:val="CommentText"/>
      </w:pPr>
      <w:r>
        <w:rPr>
          <w:rStyle w:val="CommentReference"/>
        </w:rPr>
        <w:annotationRef/>
      </w:r>
      <w:r>
        <w:t>Adapted by solvel and emil will make another one</w:t>
      </w:r>
    </w:p>
  </w:comment>
  <w:comment w:id="57" w:author="Ioannis Maragos" w:date="2016-07-29T20:20:00Z" w:initials="IM">
    <w:p w14:paraId="1474B775" w14:textId="77777777" w:rsidR="00855462" w:rsidRPr="009C0381" w:rsidRDefault="00855462">
      <w:pPr>
        <w:pStyle w:val="CommentText"/>
        <w:rPr>
          <w:lang w:val="en-US"/>
        </w:rPr>
      </w:pPr>
      <w:r>
        <w:rPr>
          <w:rStyle w:val="CommentReference"/>
        </w:rPr>
        <w:annotationRef/>
      </w:r>
      <w:proofErr w:type="gramStart"/>
      <w:r>
        <w:rPr>
          <w:lang w:val="en-US"/>
        </w:rPr>
        <w:t>reform</w:t>
      </w:r>
      <w:proofErr w:type="gramEnd"/>
    </w:p>
  </w:comment>
  <w:comment w:id="58" w:author="Ioannis Maragos" w:date="2016-07-29T20:21:00Z" w:initials="IM">
    <w:p w14:paraId="5CAED2DA" w14:textId="77777777" w:rsidR="00855462" w:rsidRPr="009C0381" w:rsidRDefault="00855462">
      <w:pPr>
        <w:pStyle w:val="CommentText"/>
        <w:rPr>
          <w:lang w:val="en-US"/>
        </w:rPr>
      </w:pPr>
      <w:r>
        <w:rPr>
          <w:rStyle w:val="CommentReference"/>
        </w:rPr>
        <w:annotationRef/>
      </w:r>
      <w:proofErr w:type="gramStart"/>
      <w:r>
        <w:rPr>
          <w:lang w:val="en-US"/>
        </w:rPr>
        <w:t>cite</w:t>
      </w:r>
      <w:proofErr w:type="gramEnd"/>
    </w:p>
  </w:comment>
  <w:comment w:id="60" w:author="Ioannis Maragos" w:date="2016-07-28T20:26:00Z" w:initials="IM">
    <w:p w14:paraId="39DBDCBF" w14:textId="77777777" w:rsidR="00855462" w:rsidRPr="001C419D" w:rsidRDefault="00855462" w:rsidP="00F15BCB">
      <w:pPr>
        <w:pStyle w:val="CommentText"/>
        <w:rPr>
          <w:lang w:val="en-US"/>
        </w:rPr>
      </w:pPr>
      <w:r>
        <w:rPr>
          <w:rStyle w:val="CommentReference"/>
        </w:rPr>
        <w:annotationRef/>
      </w:r>
      <w:proofErr w:type="gramStart"/>
      <w:r>
        <w:rPr>
          <w:lang w:val="en-US"/>
        </w:rPr>
        <w:t>cite</w:t>
      </w:r>
      <w:proofErr w:type="gramEnd"/>
    </w:p>
  </w:comment>
  <w:comment w:id="61" w:author="Ioannis Maragos" w:date="2016-07-28T20:26:00Z" w:initials="IM">
    <w:p w14:paraId="42B06646" w14:textId="77777777" w:rsidR="00855462" w:rsidRPr="001C419D" w:rsidRDefault="00855462" w:rsidP="00F15BCB">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62" w:author="Ioannis Maragos" w:date="2016-07-28T20:26:00Z" w:initials="IM">
    <w:p w14:paraId="045071F0" w14:textId="77777777" w:rsidR="00855462" w:rsidRPr="001877C8" w:rsidRDefault="00855462" w:rsidP="00F15BCB">
      <w:pPr>
        <w:pStyle w:val="CommentText"/>
        <w:rPr>
          <w:lang w:val="en-US"/>
        </w:rPr>
      </w:pPr>
      <w:r>
        <w:rPr>
          <w:rStyle w:val="CommentReference"/>
        </w:rPr>
        <w:annotationRef/>
      </w:r>
      <w:r>
        <w:rPr>
          <w:lang w:val="en-US"/>
        </w:rPr>
        <w:t>I discuss how clusters affect competition according to Porter</w:t>
      </w:r>
    </w:p>
  </w:comment>
  <w:comment w:id="63" w:author="Ioannis Maragos" w:date="2016-07-29T20:23:00Z" w:initials="IM">
    <w:p w14:paraId="1D2FA3E2" w14:textId="77777777" w:rsidR="00855462" w:rsidRPr="009C0381" w:rsidRDefault="00855462">
      <w:pPr>
        <w:pStyle w:val="CommentText"/>
        <w:rPr>
          <w:lang w:val="en-US"/>
        </w:rPr>
      </w:pPr>
      <w:r>
        <w:rPr>
          <w:rStyle w:val="CommentReference"/>
        </w:rPr>
        <w:annotationRef/>
      </w:r>
      <w:proofErr w:type="gramStart"/>
      <w:r>
        <w:rPr>
          <w:lang w:val="en-US"/>
        </w:rPr>
        <w:t>cite</w:t>
      </w:r>
      <w:proofErr w:type="gramEnd"/>
    </w:p>
  </w:comment>
  <w:comment w:id="64" w:author="Ioannis Maragos" w:date="2016-07-28T20:26:00Z" w:initials="IM">
    <w:p w14:paraId="47AEE892" w14:textId="77777777" w:rsidR="00855462" w:rsidRPr="001877C8" w:rsidRDefault="00855462" w:rsidP="00F15BCB">
      <w:pPr>
        <w:pStyle w:val="CommentText"/>
        <w:rPr>
          <w:lang w:val="en-US"/>
        </w:rPr>
      </w:pPr>
      <w:r>
        <w:rPr>
          <w:rStyle w:val="CommentReference"/>
        </w:rPr>
        <w:annotationRef/>
      </w:r>
      <w:proofErr w:type="gramStart"/>
      <w:r>
        <w:rPr>
          <w:lang w:val="en-US"/>
        </w:rPr>
        <w:t>cite</w:t>
      </w:r>
      <w:proofErr w:type="gramEnd"/>
    </w:p>
  </w:comment>
  <w:comment w:id="65" w:author="Ioannis Maragos" w:date="2016-07-28T20:26:00Z" w:initials="IM">
    <w:p w14:paraId="1C1D1038" w14:textId="77777777" w:rsidR="00855462" w:rsidRDefault="00855462" w:rsidP="00F15BCB">
      <w:pPr>
        <w:pStyle w:val="CommentText"/>
        <w:rPr>
          <w:lang w:val="en-US"/>
        </w:rPr>
      </w:pPr>
      <w:r>
        <w:rPr>
          <w:rStyle w:val="CommentReference"/>
        </w:rPr>
        <w:annotationRef/>
      </w:r>
      <w:r>
        <w:rPr>
          <w:lang w:val="en-US"/>
        </w:rPr>
        <w:t>This is a benefit of the mobility of resources characteristic of the cluster</w:t>
      </w:r>
    </w:p>
    <w:p w14:paraId="2203EC64" w14:textId="77777777" w:rsidR="00855462" w:rsidRPr="001877C8" w:rsidRDefault="00855462" w:rsidP="00F15BCB">
      <w:pPr>
        <w:pStyle w:val="CommentText"/>
        <w:rPr>
          <w:lang w:val="en-US"/>
        </w:rPr>
      </w:pPr>
    </w:p>
  </w:comment>
  <w:comment w:id="66" w:author="Ioannis Maragos" w:date="2016-07-28T20:26:00Z" w:initials="IM">
    <w:p w14:paraId="0B908D13" w14:textId="77777777" w:rsidR="00855462" w:rsidRPr="0064355F" w:rsidRDefault="00855462" w:rsidP="00F15BCB">
      <w:pPr>
        <w:pStyle w:val="CommentText"/>
        <w:rPr>
          <w:lang w:val="en-US"/>
        </w:rPr>
      </w:pPr>
      <w:r>
        <w:rPr>
          <w:rStyle w:val="CommentReference"/>
        </w:rPr>
        <w:annotationRef/>
      </w:r>
      <w:proofErr w:type="gramStart"/>
      <w:r>
        <w:rPr>
          <w:lang w:val="en-US"/>
        </w:rPr>
        <w:t>cite</w:t>
      </w:r>
      <w:proofErr w:type="gramEnd"/>
    </w:p>
  </w:comment>
  <w:comment w:id="67" w:author="Ioannis Maragos" w:date="2016-07-28T20:26:00Z" w:initials="IM">
    <w:p w14:paraId="4380D616" w14:textId="77777777" w:rsidR="00855462" w:rsidRPr="0064355F" w:rsidRDefault="00855462" w:rsidP="00F15BCB">
      <w:pPr>
        <w:pStyle w:val="CommentText"/>
        <w:rPr>
          <w:lang w:val="en-US"/>
        </w:rPr>
      </w:pPr>
      <w:r>
        <w:rPr>
          <w:rStyle w:val="CommentReference"/>
        </w:rPr>
        <w:annotationRef/>
      </w:r>
      <w:r>
        <w:rPr>
          <w:lang w:val="en-US"/>
        </w:rPr>
        <w:t>??</w:t>
      </w:r>
    </w:p>
  </w:comment>
  <w:comment w:id="68" w:author="Ioannis Maragos" w:date="2016-07-29T20:26:00Z" w:initials="IM">
    <w:p w14:paraId="40A1EF12" w14:textId="77777777" w:rsidR="00855462" w:rsidRPr="009C0381" w:rsidRDefault="00855462">
      <w:pPr>
        <w:pStyle w:val="CommentText"/>
        <w:rPr>
          <w:lang w:val="en-US"/>
        </w:rPr>
      </w:pPr>
      <w:r>
        <w:rPr>
          <w:rStyle w:val="CommentReference"/>
        </w:rPr>
        <w:annotationRef/>
      </w:r>
      <w:proofErr w:type="gramStart"/>
      <w:r>
        <w:rPr>
          <w:lang w:val="en-US"/>
        </w:rPr>
        <w:t>cite</w:t>
      </w:r>
      <w:proofErr w:type="gramEnd"/>
    </w:p>
  </w:comment>
  <w:comment w:id="69" w:author="Ioannis Maragos" w:date="2016-07-28T20:26:00Z" w:initials="IM">
    <w:p w14:paraId="1F5D60A7" w14:textId="77777777" w:rsidR="00855462" w:rsidRPr="0064355F" w:rsidRDefault="00855462" w:rsidP="00F15BCB">
      <w:pPr>
        <w:pStyle w:val="CommentText"/>
        <w:rPr>
          <w:lang w:val="en-US"/>
        </w:rPr>
      </w:pPr>
      <w:r>
        <w:rPr>
          <w:rStyle w:val="CommentReference"/>
        </w:rPr>
        <w:annotationRef/>
      </w:r>
      <w:proofErr w:type="gramStart"/>
      <w:r>
        <w:rPr>
          <w:lang w:val="en-US"/>
        </w:rPr>
        <w:t>cite</w:t>
      </w:r>
      <w:proofErr w:type="gramEnd"/>
    </w:p>
  </w:comment>
  <w:comment w:id="70" w:author="Ioannis Maragos" w:date="2016-07-28T20:26:00Z" w:initials="IM">
    <w:p w14:paraId="5C51BBB6" w14:textId="77777777" w:rsidR="00855462" w:rsidRPr="0093206B" w:rsidRDefault="00855462" w:rsidP="00F15BCB">
      <w:pPr>
        <w:pStyle w:val="CommentText"/>
        <w:rPr>
          <w:lang w:val="en-US"/>
        </w:rPr>
      </w:pPr>
      <w:r>
        <w:rPr>
          <w:rStyle w:val="CommentReference"/>
        </w:rPr>
        <w:annotationRef/>
      </w:r>
      <w:proofErr w:type="gramStart"/>
      <w:r>
        <w:rPr>
          <w:lang w:val="en-US"/>
        </w:rPr>
        <w:t>cite</w:t>
      </w:r>
      <w:proofErr w:type="gramEnd"/>
      <w:r>
        <w:rPr>
          <w:lang w:val="en-US"/>
        </w:rPr>
        <w:t xml:space="preserve"> . It is for benefits</w:t>
      </w:r>
    </w:p>
  </w:comment>
  <w:comment w:id="74" w:author="Ioannis Maragos" w:date="2016-07-28T20:26:00Z" w:initials="IM">
    <w:p w14:paraId="469B152D" w14:textId="77777777" w:rsidR="00855462" w:rsidRPr="00E17B7C" w:rsidRDefault="00855462" w:rsidP="00F15BCB">
      <w:pPr>
        <w:pStyle w:val="CommentText"/>
        <w:rPr>
          <w:lang w:val="en-US"/>
        </w:rPr>
      </w:pPr>
      <w:r>
        <w:rPr>
          <w:rStyle w:val="CommentReference"/>
        </w:rPr>
        <w:annotationRef/>
      </w:r>
      <w:proofErr w:type="gramStart"/>
      <w:r>
        <w:rPr>
          <w:lang w:val="en-US"/>
        </w:rPr>
        <w:t>cite</w:t>
      </w:r>
      <w:proofErr w:type="gramEnd"/>
    </w:p>
  </w:comment>
  <w:comment w:id="78" w:author="Ioannis Maragos" w:date="2016-07-29T20:30:00Z" w:initials="IM">
    <w:p w14:paraId="468833F1" w14:textId="77777777" w:rsidR="00855462" w:rsidRPr="00C72197" w:rsidRDefault="00855462">
      <w:pPr>
        <w:pStyle w:val="CommentText"/>
        <w:rPr>
          <w:lang w:val="en-US"/>
        </w:rPr>
      </w:pPr>
      <w:r>
        <w:rPr>
          <w:rStyle w:val="CommentReference"/>
        </w:rPr>
        <w:annotationRef/>
      </w:r>
      <w:proofErr w:type="gramStart"/>
      <w:r>
        <w:rPr>
          <w:lang w:val="en-US"/>
        </w:rPr>
        <w:t>cite</w:t>
      </w:r>
      <w:proofErr w:type="gramEnd"/>
    </w:p>
  </w:comment>
  <w:comment w:id="79" w:author="Ioannis Maragos" w:date="2016-07-29T20:31:00Z" w:initials="IM">
    <w:p w14:paraId="723D8129" w14:textId="77777777" w:rsidR="00855462" w:rsidRPr="00C72197" w:rsidRDefault="00855462">
      <w:pPr>
        <w:pStyle w:val="CommentText"/>
        <w:rPr>
          <w:lang w:val="en-US"/>
        </w:rPr>
      </w:pPr>
      <w:r>
        <w:rPr>
          <w:rStyle w:val="CommentReference"/>
        </w:rPr>
        <w:annotationRef/>
      </w:r>
      <w:proofErr w:type="gramStart"/>
      <w:r>
        <w:rPr>
          <w:lang w:val="en-US"/>
        </w:rPr>
        <w:t>cite</w:t>
      </w:r>
      <w:proofErr w:type="gramEnd"/>
    </w:p>
  </w:comment>
  <w:comment w:id="80" w:author="Ioannis Maragos" w:date="2016-07-29T20:32:00Z" w:initials="IM">
    <w:p w14:paraId="3C90EF37" w14:textId="77777777" w:rsidR="00855462" w:rsidRPr="00C72197" w:rsidRDefault="00855462">
      <w:pPr>
        <w:pStyle w:val="CommentText"/>
        <w:rPr>
          <w:lang w:val="en-US"/>
        </w:rPr>
      </w:pPr>
      <w:r>
        <w:rPr>
          <w:rStyle w:val="CommentReference"/>
        </w:rPr>
        <w:annotationRef/>
      </w:r>
      <w:proofErr w:type="gramStart"/>
      <w:r>
        <w:rPr>
          <w:lang w:val="en-US"/>
        </w:rPr>
        <w:t>cite</w:t>
      </w:r>
      <w:proofErr w:type="gramEnd"/>
    </w:p>
  </w:comment>
  <w:comment w:id="81" w:author="Ioannis Maragos" w:date="2016-07-29T20:32:00Z" w:initials="IM">
    <w:p w14:paraId="1F35EB6C" w14:textId="77777777" w:rsidR="00855462" w:rsidRPr="00C72197" w:rsidRDefault="00855462">
      <w:pPr>
        <w:pStyle w:val="CommentText"/>
        <w:rPr>
          <w:lang w:val="en-US"/>
        </w:rPr>
      </w:pPr>
      <w:r>
        <w:rPr>
          <w:rStyle w:val="CommentReference"/>
        </w:rPr>
        <w:annotationRef/>
      </w:r>
      <w:proofErr w:type="gramStart"/>
      <w:r>
        <w:rPr>
          <w:lang w:val="en-US"/>
        </w:rPr>
        <w:t>cite</w:t>
      </w:r>
      <w:proofErr w:type="gramEnd"/>
    </w:p>
  </w:comment>
  <w:comment w:id="82" w:author="Ioannis Maragos" w:date="2016-07-29T20:34:00Z" w:initials="IM">
    <w:p w14:paraId="72954AEC" w14:textId="77777777" w:rsidR="00855462" w:rsidRPr="00C72197" w:rsidRDefault="00855462">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86" w:author="Ioannis Maragos" w:date="2016-07-29T20:37:00Z" w:initials="IM">
    <w:p w14:paraId="646844E1" w14:textId="77777777" w:rsidR="00855462" w:rsidRPr="00C72197" w:rsidRDefault="00855462">
      <w:pPr>
        <w:pStyle w:val="CommentText"/>
        <w:rPr>
          <w:lang w:val="en-US"/>
        </w:rPr>
      </w:pPr>
      <w:r>
        <w:rPr>
          <w:rStyle w:val="CommentReference"/>
        </w:rPr>
        <w:annotationRef/>
      </w:r>
      <w:proofErr w:type="gramStart"/>
      <w:r>
        <w:rPr>
          <w:lang w:val="en-US"/>
        </w:rPr>
        <w:t>cite</w:t>
      </w:r>
      <w:proofErr w:type="gramEnd"/>
    </w:p>
  </w:comment>
  <w:comment w:id="87" w:author="Ioannis Maragos" w:date="2016-07-29T20:37:00Z" w:initials="IM">
    <w:p w14:paraId="0F276367" w14:textId="77777777" w:rsidR="00855462" w:rsidRPr="00C72197" w:rsidRDefault="00855462">
      <w:pPr>
        <w:pStyle w:val="CommentText"/>
        <w:rPr>
          <w:lang w:val="en-US"/>
        </w:rPr>
      </w:pPr>
      <w:r>
        <w:rPr>
          <w:rStyle w:val="CommentReference"/>
        </w:rPr>
        <w:annotationRef/>
      </w:r>
      <w:proofErr w:type="gramStart"/>
      <w:r>
        <w:rPr>
          <w:lang w:val="en-US"/>
        </w:rPr>
        <w:t>reform</w:t>
      </w:r>
      <w:proofErr w:type="gramEnd"/>
      <w:r>
        <w:rPr>
          <w:lang w:val="en-US"/>
        </w:rPr>
        <w:t xml:space="preserve"> and cite</w:t>
      </w:r>
    </w:p>
  </w:comment>
  <w:comment w:id="88" w:author="Ioannis Maragos" w:date="2016-07-29T20:38:00Z" w:initials="IM">
    <w:p w14:paraId="751D1CF6" w14:textId="77777777" w:rsidR="00855462" w:rsidRPr="003B73F9" w:rsidRDefault="00855462">
      <w:pPr>
        <w:pStyle w:val="CommentText"/>
        <w:rPr>
          <w:lang w:val="en-US"/>
        </w:rPr>
      </w:pPr>
      <w:r>
        <w:rPr>
          <w:rStyle w:val="CommentReference"/>
        </w:rPr>
        <w:annotationRef/>
      </w:r>
      <w:proofErr w:type="gramStart"/>
      <w:r>
        <w:rPr>
          <w:lang w:val="en-US"/>
        </w:rPr>
        <w:t>cite</w:t>
      </w:r>
      <w:proofErr w:type="gramEnd"/>
    </w:p>
  </w:comment>
  <w:comment w:id="92" w:author="Ioannis Maragos" w:date="2016-07-29T20:40:00Z" w:initials="IM">
    <w:p w14:paraId="78ED128F" w14:textId="77777777" w:rsidR="00855462" w:rsidRPr="003B73F9" w:rsidRDefault="00855462">
      <w:pPr>
        <w:pStyle w:val="CommentText"/>
        <w:rPr>
          <w:lang w:val="en-US"/>
        </w:rPr>
      </w:pPr>
      <w:r>
        <w:rPr>
          <w:rStyle w:val="CommentReference"/>
        </w:rPr>
        <w:annotationRef/>
      </w:r>
      <w:proofErr w:type="gramStart"/>
      <w:r>
        <w:rPr>
          <w:lang w:val="en-US"/>
        </w:rPr>
        <w:t>cite</w:t>
      </w:r>
      <w:proofErr w:type="gramEnd"/>
    </w:p>
  </w:comment>
  <w:comment w:id="93" w:author="Ioannis Maragos" w:date="2016-07-29T20:44:00Z" w:initials="IM">
    <w:p w14:paraId="39EDE844" w14:textId="77777777" w:rsidR="00855462" w:rsidRPr="003B73F9" w:rsidRDefault="00855462">
      <w:pPr>
        <w:pStyle w:val="CommentText"/>
        <w:rPr>
          <w:lang w:val="en-US"/>
        </w:rPr>
      </w:pPr>
      <w:r>
        <w:rPr>
          <w:rStyle w:val="CommentReference"/>
        </w:rPr>
        <w:annotationRef/>
      </w:r>
      <w:proofErr w:type="gramStart"/>
      <w:r>
        <w:rPr>
          <w:lang w:val="en-US"/>
        </w:rPr>
        <w:t>cite</w:t>
      </w:r>
      <w:proofErr w:type="gramEnd"/>
    </w:p>
  </w:comment>
  <w:comment w:id="97" w:author="Ioannis Maragos" w:date="2016-07-28T20:26:00Z" w:initials="IM">
    <w:p w14:paraId="76F45D54" w14:textId="77777777" w:rsidR="00855462" w:rsidRPr="00D816F8" w:rsidRDefault="00855462" w:rsidP="00F15BCB">
      <w:pPr>
        <w:pStyle w:val="CommentText"/>
        <w:rPr>
          <w:lang w:val="en-US"/>
        </w:rPr>
      </w:pPr>
      <w:r>
        <w:rPr>
          <w:rStyle w:val="CommentReference"/>
        </w:rPr>
        <w:annotationRef/>
      </w:r>
      <w:proofErr w:type="gramStart"/>
      <w:r>
        <w:rPr>
          <w:lang w:val="en-US"/>
        </w:rPr>
        <w:t>cite</w:t>
      </w:r>
      <w:proofErr w:type="gramEnd"/>
      <w:r>
        <w:rPr>
          <w:lang w:val="en-US"/>
        </w:rPr>
        <w:t xml:space="preserve"> </w:t>
      </w:r>
    </w:p>
  </w:comment>
  <w:comment w:id="98" w:author="Ioannis Maragos" w:date="2016-07-28T20:26:00Z" w:initials="IM">
    <w:p w14:paraId="17AD5D8C" w14:textId="77777777" w:rsidR="00855462" w:rsidRPr="00FD51BC" w:rsidRDefault="00855462" w:rsidP="00F15BCB">
      <w:pPr>
        <w:pStyle w:val="CommentText"/>
        <w:rPr>
          <w:lang w:val="en-US"/>
        </w:rPr>
      </w:pPr>
      <w:r>
        <w:rPr>
          <w:rStyle w:val="CommentReference"/>
        </w:rPr>
        <w:annotationRef/>
      </w:r>
      <w:proofErr w:type="gramStart"/>
      <w:r>
        <w:rPr>
          <w:lang w:val="en-US"/>
        </w:rPr>
        <w:t>cite</w:t>
      </w:r>
      <w:proofErr w:type="gramEnd"/>
    </w:p>
  </w:comment>
  <w:comment w:id="99" w:author="Ioannis Maragos" w:date="2016-07-28T20:26:00Z" w:initials="IM">
    <w:p w14:paraId="70EA8B6A" w14:textId="77777777" w:rsidR="00855462" w:rsidRPr="00FD51BC" w:rsidRDefault="00855462" w:rsidP="00F15BCB">
      <w:pPr>
        <w:pStyle w:val="CommentText"/>
        <w:rPr>
          <w:lang w:val="en-US"/>
        </w:rPr>
      </w:pPr>
      <w:r>
        <w:rPr>
          <w:rStyle w:val="CommentReference"/>
        </w:rPr>
        <w:annotationRef/>
      </w:r>
      <w:proofErr w:type="gramStart"/>
      <w:r>
        <w:rPr>
          <w:lang w:val="en-US"/>
        </w:rPr>
        <w:t>cite</w:t>
      </w:r>
      <w:proofErr w:type="gramEnd"/>
      <w:r>
        <w:rPr>
          <w:lang w:val="en-US"/>
        </w:rPr>
        <w:t xml:space="preserve"> </w:t>
      </w:r>
    </w:p>
  </w:comment>
  <w:comment w:id="100" w:author="Ioannis Maragos" w:date="2016-07-28T20:26:00Z" w:initials="IM">
    <w:p w14:paraId="70F34D41" w14:textId="77777777" w:rsidR="00855462" w:rsidRPr="001F39D5" w:rsidRDefault="00855462" w:rsidP="00F15BCB">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101" w:author="Ioannis Maragos" w:date="2016-07-28T20:26:00Z" w:initials="IM">
    <w:p w14:paraId="40E7983F" w14:textId="77777777" w:rsidR="00855462" w:rsidRPr="001F39D5" w:rsidRDefault="00855462" w:rsidP="00F15BCB">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102" w:author="Ioannis Maragos" w:date="2016-07-28T20:26:00Z" w:initials="IM">
    <w:p w14:paraId="0FC87671" w14:textId="77777777" w:rsidR="00855462" w:rsidRPr="001F39D5" w:rsidRDefault="00855462" w:rsidP="00F15BCB">
      <w:pPr>
        <w:pStyle w:val="CommentText"/>
        <w:rPr>
          <w:lang w:val="en-US"/>
        </w:rPr>
      </w:pPr>
      <w:r>
        <w:rPr>
          <w:rStyle w:val="CommentReference"/>
        </w:rPr>
        <w:annotationRef/>
      </w:r>
      <w:r>
        <w:rPr>
          <w:lang w:val="en-US"/>
        </w:rPr>
        <w:t xml:space="preserve">Cite </w:t>
      </w:r>
    </w:p>
  </w:comment>
  <w:comment w:id="103" w:author="Ioannis Maragos" w:date="2016-07-28T20:26:00Z" w:initials="IM">
    <w:p w14:paraId="18748074" w14:textId="77777777" w:rsidR="00855462" w:rsidRPr="001F39D5" w:rsidRDefault="00855462" w:rsidP="00F15BCB">
      <w:pPr>
        <w:pStyle w:val="CommentText"/>
        <w:rPr>
          <w:lang w:val="en-US"/>
        </w:rPr>
      </w:pPr>
      <w:r>
        <w:rPr>
          <w:rStyle w:val="CommentReference"/>
        </w:rPr>
        <w:annotationRef/>
      </w:r>
      <w:proofErr w:type="gramStart"/>
      <w:r>
        <w:rPr>
          <w:lang w:val="en-US"/>
        </w:rPr>
        <w:t>cite</w:t>
      </w:r>
      <w:proofErr w:type="gramEnd"/>
    </w:p>
  </w:comment>
  <w:comment w:id="104" w:author="Ioannis Maragos" w:date="2016-07-28T20:26:00Z" w:initials="IM">
    <w:p w14:paraId="4870ACD8" w14:textId="77777777" w:rsidR="00855462" w:rsidRPr="00A416E5" w:rsidRDefault="00855462" w:rsidP="00F15BCB">
      <w:pPr>
        <w:pStyle w:val="CommentText"/>
        <w:rPr>
          <w:lang w:val="en-US"/>
        </w:rPr>
      </w:pPr>
      <w:r>
        <w:rPr>
          <w:rStyle w:val="CommentReference"/>
        </w:rPr>
        <w:annotationRef/>
      </w:r>
      <w:proofErr w:type="gramStart"/>
      <w:r>
        <w:rPr>
          <w:lang w:val="en-US"/>
        </w:rPr>
        <w:t>cite</w:t>
      </w:r>
      <w:proofErr w:type="gramEnd"/>
    </w:p>
  </w:comment>
  <w:comment w:id="106" w:author="Ioannis Maragos" w:date="2016-08-01T22:04:00Z" w:initials="IM">
    <w:p w14:paraId="25A3B7FB" w14:textId="77777777" w:rsidR="00855462" w:rsidRPr="00E10935" w:rsidRDefault="00855462">
      <w:pPr>
        <w:pStyle w:val="CommentText"/>
        <w:rPr>
          <w:lang w:val="en-US"/>
        </w:rPr>
      </w:pPr>
      <w:r>
        <w:rPr>
          <w:rStyle w:val="CommentReference"/>
        </w:rPr>
        <w:annotationRef/>
      </w:r>
      <w:proofErr w:type="gramStart"/>
      <w:r>
        <w:rPr>
          <w:lang w:val="en-US"/>
        </w:rPr>
        <w:t>cite</w:t>
      </w:r>
      <w:proofErr w:type="gramEnd"/>
      <w:r>
        <w:rPr>
          <w:lang w:val="en-US"/>
        </w:rPr>
        <w:t xml:space="preserve"> shorter</w:t>
      </w:r>
    </w:p>
  </w:comment>
  <w:comment w:id="112" w:author="Ioannis Maragos" w:date="2016-08-16T18:29:00Z" w:initials="IM">
    <w:p w14:paraId="14D5E609" w14:textId="77777777" w:rsidR="00855462" w:rsidRPr="004E5A4A" w:rsidRDefault="00855462">
      <w:pPr>
        <w:pStyle w:val="CommentText"/>
        <w:rPr>
          <w:lang w:val="en-US"/>
        </w:rPr>
      </w:pPr>
      <w:r>
        <w:rPr>
          <w:rStyle w:val="CommentReference"/>
        </w:rPr>
        <w:annotationRef/>
      </w:r>
      <w:proofErr w:type="gramStart"/>
      <w:r>
        <w:rPr>
          <w:lang w:val="en-US"/>
        </w:rPr>
        <w:t>again</w:t>
      </w:r>
      <w:proofErr w:type="gramEnd"/>
    </w:p>
  </w:comment>
  <w:comment w:id="119" w:author="Ioannis Maragos" w:date="2016-07-30T21:30:00Z" w:initials="IM">
    <w:p w14:paraId="6CE6B68B" w14:textId="77777777" w:rsidR="00855462" w:rsidRPr="00982FDF" w:rsidRDefault="00855462" w:rsidP="001D1AAB">
      <w:pPr>
        <w:pStyle w:val="CommentText"/>
        <w:rPr>
          <w:lang w:val="en-US"/>
        </w:rPr>
      </w:pPr>
      <w:r>
        <w:rPr>
          <w:rStyle w:val="CommentReference"/>
        </w:rPr>
        <w:annotationRef/>
      </w:r>
      <w:r>
        <w:rPr>
          <w:lang w:val="en-US"/>
        </w:rPr>
        <w:t xml:space="preserve">Make citation from the interview with </w:t>
      </w:r>
      <w:proofErr w:type="spellStart"/>
      <w:r>
        <w:rPr>
          <w:lang w:val="en-US"/>
        </w:rPr>
        <w:t>Bjarke</w:t>
      </w:r>
      <w:proofErr w:type="spellEnd"/>
      <w:r>
        <w:rPr>
          <w:lang w:val="en-US"/>
        </w:rPr>
        <w:t>.</w:t>
      </w:r>
    </w:p>
  </w:comment>
  <w:comment w:id="120" w:author="Ioannis Maragos" w:date="2016-07-30T21:30:00Z" w:initials="IM">
    <w:p w14:paraId="69F5D314" w14:textId="77777777" w:rsidR="00855462" w:rsidRPr="003A4F4E" w:rsidRDefault="00855462" w:rsidP="001D1AAB">
      <w:pPr>
        <w:pStyle w:val="CommentText"/>
        <w:rPr>
          <w:lang w:val="en-US"/>
        </w:rPr>
      </w:pPr>
      <w:r>
        <w:rPr>
          <w:rStyle w:val="CommentReference"/>
        </w:rPr>
        <w:annotationRef/>
      </w:r>
      <w:r>
        <w:rPr>
          <w:lang w:val="en-US"/>
        </w:rPr>
        <w:t>Write about meeting with Bilge.</w:t>
      </w:r>
    </w:p>
  </w:comment>
  <w:comment w:id="127" w:author="Ioannis Maragos" w:date="2016-07-28T20:41:00Z" w:initials="IM">
    <w:p w14:paraId="16AF855A" w14:textId="77777777" w:rsidR="00855462" w:rsidRPr="0080789F" w:rsidRDefault="00855462" w:rsidP="00582198">
      <w:pPr>
        <w:pStyle w:val="CommentText"/>
        <w:rPr>
          <w:lang w:val="en-US"/>
        </w:rPr>
      </w:pPr>
      <w:r>
        <w:rPr>
          <w:rStyle w:val="CommentReference"/>
        </w:rPr>
        <w:annotationRef/>
      </w:r>
      <w:proofErr w:type="gramStart"/>
      <w:r>
        <w:rPr>
          <w:lang w:val="en-US"/>
        </w:rPr>
        <w:t>from</w:t>
      </w:r>
      <w:proofErr w:type="gramEnd"/>
      <w:r>
        <w:rPr>
          <w:lang w:val="en-US"/>
        </w:rPr>
        <w:t xml:space="preserve"> </w:t>
      </w:r>
      <w:proofErr w:type="spellStart"/>
      <w:r w:rsidRPr="0080789F">
        <w:rPr>
          <w:lang w:val="en-US"/>
        </w:rPr>
        <w:t>louise_juul_fredbo-nielsen</w:t>
      </w:r>
      <w:proofErr w:type="spellEnd"/>
      <w:r w:rsidRPr="0080789F">
        <w:rPr>
          <w:lang w:val="en-US"/>
        </w:rPr>
        <w:t>.</w:t>
      </w:r>
    </w:p>
  </w:comment>
  <w:comment w:id="134" w:author="Ioannis Maragos" w:date="2016-07-28T21:01:00Z" w:initials="IM">
    <w:p w14:paraId="669B946D" w14:textId="77777777" w:rsidR="00855462" w:rsidRPr="00300CF8" w:rsidRDefault="00855462" w:rsidP="00E42C79">
      <w:pPr>
        <w:pStyle w:val="CommentText"/>
        <w:rPr>
          <w:lang w:val="en-US"/>
        </w:rPr>
      </w:pPr>
      <w:r>
        <w:rPr>
          <w:rStyle w:val="CommentReference"/>
        </w:rPr>
        <w:annotationRef/>
      </w:r>
      <w:r>
        <w:rPr>
          <w:lang w:val="en-US"/>
        </w:rPr>
        <w:t>Interview guide.</w:t>
      </w:r>
    </w:p>
  </w:comment>
  <w:comment w:id="136" w:author="Ioannis Maragos" w:date="2016-07-28T21:01:00Z" w:initials="IM">
    <w:p w14:paraId="799A056B" w14:textId="77777777" w:rsidR="00855462" w:rsidRDefault="00855462" w:rsidP="00E42C79">
      <w:pPr>
        <w:pStyle w:val="CommentText"/>
        <w:rPr>
          <w:lang w:val="en-US"/>
        </w:rPr>
      </w:pPr>
      <w:r>
        <w:rPr>
          <w:rStyle w:val="CommentReference"/>
        </w:rPr>
        <w:annotationRef/>
      </w:r>
      <w:r>
        <w:rPr>
          <w:lang w:val="en-US"/>
        </w:rPr>
        <w:t>Theory:</w:t>
      </w:r>
      <w:r w:rsidRPr="000B41ED">
        <w:rPr>
          <w:lang w:val="en-US"/>
        </w:rPr>
        <w:t xml:space="preserve"> ideas must be used with alacrity not to be wasted (</w:t>
      </w:r>
      <w:proofErr w:type="spellStart"/>
      <w:r w:rsidRPr="000B41ED">
        <w:rPr>
          <w:lang w:val="en-US"/>
        </w:rPr>
        <w:t>Chesbrough</w:t>
      </w:r>
      <w:proofErr w:type="spellEnd"/>
      <w:r w:rsidRPr="000B41ED">
        <w:rPr>
          <w:lang w:val="en-US"/>
        </w:rPr>
        <w:t>, 2003)</w:t>
      </w:r>
    </w:p>
    <w:p w14:paraId="24CEC253" w14:textId="77777777" w:rsidR="00855462" w:rsidRDefault="00855462" w:rsidP="00E42C79">
      <w:pPr>
        <w:pStyle w:val="CommentText"/>
        <w:rPr>
          <w:lang w:val="en-US"/>
        </w:rPr>
      </w:pPr>
    </w:p>
    <w:p w14:paraId="2B01A5B9" w14:textId="77777777" w:rsidR="00855462" w:rsidRPr="00167A1F" w:rsidRDefault="00855462" w:rsidP="00E42C79">
      <w:pPr>
        <w:pStyle w:val="CommentText"/>
        <w:rPr>
          <w:lang w:val="en-US"/>
        </w:rPr>
      </w:pPr>
      <w:r>
        <w:rPr>
          <w:lang w:val="en-US"/>
        </w:rPr>
        <w:t xml:space="preserve"> </w:t>
      </w:r>
      <w:proofErr w:type="gramStart"/>
      <w:r>
        <w:rPr>
          <w:lang w:val="en-US"/>
        </w:rPr>
        <w:t>not</w:t>
      </w:r>
      <w:proofErr w:type="gramEnd"/>
      <w:r>
        <w:rPr>
          <w:lang w:val="en-US"/>
        </w:rPr>
        <w:t xml:space="preserve"> ideas go to alacrity/not ideas and knowledge be wasted</w:t>
      </w:r>
    </w:p>
  </w:comment>
  <w:comment w:id="137" w:author="Ioannis Maragos" w:date="2016-07-28T21:01:00Z" w:initials="IM">
    <w:p w14:paraId="793F6D31" w14:textId="77777777" w:rsidR="00855462" w:rsidRPr="00060CD3" w:rsidRDefault="00855462" w:rsidP="00E42C79">
      <w:pPr>
        <w:pStyle w:val="CommentText"/>
        <w:rPr>
          <w:lang w:val="en-US"/>
        </w:rPr>
      </w:pPr>
      <w:r>
        <w:rPr>
          <w:rStyle w:val="CommentReference"/>
        </w:rPr>
        <w:annotationRef/>
      </w:r>
      <w:proofErr w:type="gramStart"/>
      <w:r>
        <w:rPr>
          <w:lang w:val="en-US"/>
        </w:rPr>
        <w:t>quotation</w:t>
      </w:r>
      <w:proofErr w:type="gramEnd"/>
      <w:r>
        <w:rPr>
          <w:lang w:val="en-US"/>
        </w:rPr>
        <w:t xml:space="preserve"> from the interview. </w:t>
      </w:r>
    </w:p>
  </w:comment>
  <w:comment w:id="138" w:author="Ioannis Maragos" w:date="2016-07-28T21:01:00Z" w:initials="IM">
    <w:p w14:paraId="114CD97B" w14:textId="77777777" w:rsidR="00855462" w:rsidRPr="000B72AC" w:rsidRDefault="00855462" w:rsidP="00E42C79">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39" w:author="Ioannis Maragos" w:date="2016-07-28T21:01:00Z" w:initials="IM">
    <w:p w14:paraId="4C3FEDB8" w14:textId="77777777" w:rsidR="00855462" w:rsidRPr="00686399" w:rsidRDefault="00855462" w:rsidP="00E42C79">
      <w:pPr>
        <w:pStyle w:val="CommentText"/>
        <w:rPr>
          <w:lang w:val="en-US"/>
        </w:rPr>
      </w:pPr>
      <w:r>
        <w:rPr>
          <w:rStyle w:val="CommentReference"/>
        </w:rPr>
        <w:annotationRef/>
      </w:r>
      <w:r>
        <w:rPr>
          <w:lang w:val="en-US"/>
        </w:rPr>
        <w:t>Citation from interview</w:t>
      </w:r>
    </w:p>
  </w:comment>
  <w:comment w:id="140" w:author="Ioannis Maragos" w:date="2016-07-28T21:01:00Z" w:initials="IM">
    <w:p w14:paraId="4B8F81DC" w14:textId="77777777" w:rsidR="00855462" w:rsidRPr="00BE45EE" w:rsidRDefault="00855462"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43" w:author="Ioannis Maragos" w:date="2016-07-28T21:01:00Z" w:initials="IM">
    <w:p w14:paraId="5B75C2D7" w14:textId="77777777" w:rsidR="00855462" w:rsidRPr="001F2B6B" w:rsidRDefault="00855462" w:rsidP="00E42C79">
      <w:pPr>
        <w:pStyle w:val="CommentText"/>
        <w:rPr>
          <w:lang w:val="en-US"/>
        </w:rPr>
      </w:pPr>
      <w:r>
        <w:rPr>
          <w:rStyle w:val="CommentReference"/>
        </w:rPr>
        <w:annotationRef/>
      </w:r>
      <w:r>
        <w:rPr>
          <w:lang w:val="en-US"/>
        </w:rPr>
        <w:t>Quote Anders 35.50</w:t>
      </w:r>
    </w:p>
  </w:comment>
  <w:comment w:id="145" w:author="Ioannis Maragos" w:date="2016-07-28T21:01:00Z" w:initials="IM">
    <w:p w14:paraId="4FC09DDA" w14:textId="77777777" w:rsidR="00855462" w:rsidRPr="004A181F" w:rsidRDefault="00855462" w:rsidP="00E42C79">
      <w:pPr>
        <w:pStyle w:val="CommentText"/>
        <w:rPr>
          <w:lang w:val="en-US"/>
        </w:rPr>
      </w:pPr>
      <w:r>
        <w:rPr>
          <w:rStyle w:val="CommentReference"/>
        </w:rPr>
        <w:annotationRef/>
      </w:r>
      <w:r>
        <w:rPr>
          <w:lang w:val="en-US"/>
        </w:rPr>
        <w:t>Quotation Anders.</w:t>
      </w:r>
    </w:p>
  </w:comment>
  <w:comment w:id="147" w:author="Ioannis Maragos" w:date="2016-08-19T16:43:00Z" w:initials="IM">
    <w:p w14:paraId="2B7495AE" w14:textId="77777777" w:rsidR="00855462" w:rsidRPr="006D7E70" w:rsidRDefault="00855462" w:rsidP="00ED0C97">
      <w:pPr>
        <w:pStyle w:val="CommentText"/>
        <w:rPr>
          <w:lang w:val="en-US"/>
        </w:rPr>
      </w:pPr>
      <w:r>
        <w:rPr>
          <w:rStyle w:val="CommentReference"/>
        </w:rPr>
        <w:annotationRef/>
      </w:r>
      <w:proofErr w:type="gramStart"/>
      <w:r>
        <w:rPr>
          <w:lang w:val="en-US"/>
        </w:rPr>
        <w:t>cite</w:t>
      </w:r>
      <w:proofErr w:type="gramEnd"/>
    </w:p>
  </w:comment>
  <w:comment w:id="148" w:author="Ioannis Maragos" w:date="2016-08-19T16:43:00Z" w:initials="IM">
    <w:p w14:paraId="329EF3C0" w14:textId="77777777" w:rsidR="00855462" w:rsidRPr="006D7E70" w:rsidRDefault="00855462" w:rsidP="00ED0C97">
      <w:pPr>
        <w:pStyle w:val="CommentText"/>
        <w:rPr>
          <w:lang w:val="en-US"/>
        </w:rPr>
      </w:pPr>
      <w:r>
        <w:rPr>
          <w:rStyle w:val="CommentReference"/>
        </w:rPr>
        <w:annotationRef/>
      </w:r>
      <w:proofErr w:type="gramStart"/>
      <w:r>
        <w:rPr>
          <w:lang w:val="en-US"/>
        </w:rPr>
        <w:t>cite</w:t>
      </w:r>
      <w:proofErr w:type="gramEnd"/>
    </w:p>
  </w:comment>
  <w:comment w:id="149" w:author="Ioannis Maragos" w:date="2016-08-19T16:43:00Z" w:initials="IM">
    <w:p w14:paraId="16F9E7CA" w14:textId="77777777" w:rsidR="00855462" w:rsidRPr="006B30AB" w:rsidRDefault="00855462"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50" w:author="Ioannis Maragos" w:date="2016-08-04T09:52:00Z" w:initials="IM">
    <w:p w14:paraId="0C3DFE76" w14:textId="77777777" w:rsidR="00855462" w:rsidRPr="005B66AA" w:rsidRDefault="00855462">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55" w:author="Ioannis Maragos" w:date="2016-08-28T13:45:00Z" w:initials="IM">
    <w:p w14:paraId="4157B2AF" w14:textId="77777777" w:rsidR="00855462" w:rsidRPr="00FE7F6F" w:rsidRDefault="00855462">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60" w:author="Ioannis Maragos" w:date="2016-08-20T22:55:00Z" w:initials="IM">
    <w:p w14:paraId="5C6EB7CB" w14:textId="77777777" w:rsidR="00855462" w:rsidRPr="00894777" w:rsidRDefault="00855462">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68" w:author="Ioannis Maragos" w:date="2016-08-21T23:47:00Z" w:initials="IM">
    <w:p w14:paraId="1E8DC6E2" w14:textId="77777777" w:rsidR="00855462" w:rsidRPr="001B3EB7" w:rsidRDefault="00855462">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1C3DE" w14:textId="77777777" w:rsidR="00855462" w:rsidRDefault="00855462" w:rsidP="00390674">
      <w:pPr>
        <w:spacing w:after="0" w:line="240" w:lineRule="auto"/>
      </w:pPr>
      <w:r>
        <w:separator/>
      </w:r>
    </w:p>
  </w:endnote>
  <w:endnote w:type="continuationSeparator" w:id="0">
    <w:p w14:paraId="5C53B9A6" w14:textId="77777777" w:rsidR="00855462" w:rsidRDefault="00855462" w:rsidP="00390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imSun">
    <w:altName w:val="宋体"/>
    <w:charset w:val="86"/>
    <w:family w:val="auto"/>
    <w:pitch w:val="variable"/>
    <w:sig w:usb0="00000003" w:usb1="288F0000" w:usb2="00000016" w:usb3="00000000" w:csb0="0004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855462" w:rsidRDefault="00855462">
        <w:pPr>
          <w:pStyle w:val="Footer"/>
          <w:jc w:val="right"/>
        </w:pPr>
        <w:r>
          <w:fldChar w:fldCharType="begin"/>
        </w:r>
        <w:r>
          <w:instrText>PAGE   \* MERGEFORMAT</w:instrText>
        </w:r>
        <w:r>
          <w:fldChar w:fldCharType="separate"/>
        </w:r>
        <w:r w:rsidR="00982C2A">
          <w:rPr>
            <w:noProof/>
          </w:rPr>
          <w:t>3</w:t>
        </w:r>
        <w:r>
          <w:fldChar w:fldCharType="end"/>
        </w:r>
      </w:p>
    </w:sdtContent>
  </w:sdt>
  <w:p w14:paraId="3ED9F10D" w14:textId="77777777" w:rsidR="00855462" w:rsidRDefault="0085546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543F76" w14:textId="77777777" w:rsidR="00855462" w:rsidRDefault="00855462" w:rsidP="00390674">
      <w:pPr>
        <w:spacing w:after="0" w:line="240" w:lineRule="auto"/>
      </w:pPr>
      <w:r>
        <w:separator/>
      </w:r>
    </w:p>
  </w:footnote>
  <w:footnote w:type="continuationSeparator" w:id="0">
    <w:p w14:paraId="35118E28" w14:textId="77777777" w:rsidR="00855462" w:rsidRDefault="00855462" w:rsidP="0039067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9"/>
  </w:num>
  <w:num w:numId="4">
    <w:abstractNumId w:val="2"/>
  </w:num>
  <w:num w:numId="5">
    <w:abstractNumId w:val="22"/>
  </w:num>
  <w:num w:numId="6">
    <w:abstractNumId w:val="12"/>
  </w:num>
  <w:num w:numId="7">
    <w:abstractNumId w:val="20"/>
  </w:num>
  <w:num w:numId="8">
    <w:abstractNumId w:val="9"/>
  </w:num>
  <w:num w:numId="9">
    <w:abstractNumId w:val="17"/>
  </w:num>
  <w:num w:numId="10">
    <w:abstractNumId w:val="16"/>
  </w:num>
  <w:num w:numId="11">
    <w:abstractNumId w:val="18"/>
  </w:num>
  <w:num w:numId="12">
    <w:abstractNumId w:val="4"/>
  </w:num>
  <w:num w:numId="13">
    <w:abstractNumId w:val="11"/>
  </w:num>
  <w:num w:numId="14">
    <w:abstractNumId w:val="3"/>
  </w:num>
  <w:num w:numId="15">
    <w:abstractNumId w:val="1"/>
  </w:num>
  <w:num w:numId="16">
    <w:abstractNumId w:val="21"/>
  </w:num>
  <w:num w:numId="17">
    <w:abstractNumId w:val="7"/>
  </w:num>
  <w:num w:numId="18">
    <w:abstractNumId w:val="5"/>
  </w:num>
  <w:num w:numId="19">
    <w:abstractNumId w:val="10"/>
  </w:num>
  <w:num w:numId="20">
    <w:abstractNumId w:val="14"/>
  </w:num>
  <w:num w:numId="21">
    <w:abstractNumId w:val="6"/>
  </w:num>
  <w:num w:numId="22">
    <w:abstractNumId w:val="13"/>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M68FAJvUUU4tAAAA"/>
  </w:docVars>
  <w:rsids>
    <w:rsidRoot w:val="000F19B5"/>
    <w:rsid w:val="00001AA8"/>
    <w:rsid w:val="0000265D"/>
    <w:rsid w:val="00006E79"/>
    <w:rsid w:val="00007816"/>
    <w:rsid w:val="00007E17"/>
    <w:rsid w:val="00016C1E"/>
    <w:rsid w:val="0002000E"/>
    <w:rsid w:val="0002045B"/>
    <w:rsid w:val="00020980"/>
    <w:rsid w:val="00023B7A"/>
    <w:rsid w:val="000252ED"/>
    <w:rsid w:val="000300DC"/>
    <w:rsid w:val="0003047A"/>
    <w:rsid w:val="0003125B"/>
    <w:rsid w:val="00031F58"/>
    <w:rsid w:val="00035EFB"/>
    <w:rsid w:val="00037311"/>
    <w:rsid w:val="0004051C"/>
    <w:rsid w:val="0004068D"/>
    <w:rsid w:val="000407B9"/>
    <w:rsid w:val="00043612"/>
    <w:rsid w:val="000442BD"/>
    <w:rsid w:val="00044DAB"/>
    <w:rsid w:val="00046028"/>
    <w:rsid w:val="000472F8"/>
    <w:rsid w:val="00050356"/>
    <w:rsid w:val="00050E2C"/>
    <w:rsid w:val="000520C6"/>
    <w:rsid w:val="000532BD"/>
    <w:rsid w:val="00055866"/>
    <w:rsid w:val="00057A34"/>
    <w:rsid w:val="0006098B"/>
    <w:rsid w:val="000617E9"/>
    <w:rsid w:val="00061ACF"/>
    <w:rsid w:val="0006528D"/>
    <w:rsid w:val="00065ADE"/>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6AEF"/>
    <w:rsid w:val="000B7DC1"/>
    <w:rsid w:val="000C1029"/>
    <w:rsid w:val="000C2FED"/>
    <w:rsid w:val="000C335D"/>
    <w:rsid w:val="000C5BCD"/>
    <w:rsid w:val="000C6267"/>
    <w:rsid w:val="000C63A7"/>
    <w:rsid w:val="000D3E96"/>
    <w:rsid w:val="000D4BCF"/>
    <w:rsid w:val="000D5EAA"/>
    <w:rsid w:val="000E0B84"/>
    <w:rsid w:val="000E143B"/>
    <w:rsid w:val="000F19B5"/>
    <w:rsid w:val="000F3349"/>
    <w:rsid w:val="000F4DBB"/>
    <w:rsid w:val="000F63B9"/>
    <w:rsid w:val="000F79F4"/>
    <w:rsid w:val="000F7F09"/>
    <w:rsid w:val="001011BE"/>
    <w:rsid w:val="001043EE"/>
    <w:rsid w:val="00105474"/>
    <w:rsid w:val="00105996"/>
    <w:rsid w:val="00105C10"/>
    <w:rsid w:val="00105F6B"/>
    <w:rsid w:val="00107CB7"/>
    <w:rsid w:val="001104E2"/>
    <w:rsid w:val="00110CCE"/>
    <w:rsid w:val="00111846"/>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B2086"/>
    <w:rsid w:val="001B3EB7"/>
    <w:rsid w:val="001C042E"/>
    <w:rsid w:val="001C3ED1"/>
    <w:rsid w:val="001C4C90"/>
    <w:rsid w:val="001D0467"/>
    <w:rsid w:val="001D0580"/>
    <w:rsid w:val="001D1AAB"/>
    <w:rsid w:val="001D60AC"/>
    <w:rsid w:val="001D6902"/>
    <w:rsid w:val="001E2369"/>
    <w:rsid w:val="001E3586"/>
    <w:rsid w:val="001F3924"/>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7ADE"/>
    <w:rsid w:val="003C7E8E"/>
    <w:rsid w:val="003D1C66"/>
    <w:rsid w:val="003D4D10"/>
    <w:rsid w:val="003D5157"/>
    <w:rsid w:val="003D52ED"/>
    <w:rsid w:val="003D7891"/>
    <w:rsid w:val="003E0570"/>
    <w:rsid w:val="003E394B"/>
    <w:rsid w:val="003F1CBA"/>
    <w:rsid w:val="003F2749"/>
    <w:rsid w:val="003F28AA"/>
    <w:rsid w:val="003F313C"/>
    <w:rsid w:val="003F45F3"/>
    <w:rsid w:val="003F5967"/>
    <w:rsid w:val="003F6CFE"/>
    <w:rsid w:val="003F6E8F"/>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FC2"/>
    <w:rsid w:val="00443752"/>
    <w:rsid w:val="00444748"/>
    <w:rsid w:val="00445536"/>
    <w:rsid w:val="00446646"/>
    <w:rsid w:val="004467EE"/>
    <w:rsid w:val="004477E0"/>
    <w:rsid w:val="00451409"/>
    <w:rsid w:val="0045641F"/>
    <w:rsid w:val="00456E70"/>
    <w:rsid w:val="00460EF4"/>
    <w:rsid w:val="004613B3"/>
    <w:rsid w:val="00462730"/>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A423C"/>
    <w:rsid w:val="005A7135"/>
    <w:rsid w:val="005B081E"/>
    <w:rsid w:val="005B0FCC"/>
    <w:rsid w:val="005B12C3"/>
    <w:rsid w:val="005B195F"/>
    <w:rsid w:val="005B24A8"/>
    <w:rsid w:val="005B364F"/>
    <w:rsid w:val="005B42B8"/>
    <w:rsid w:val="005B66AA"/>
    <w:rsid w:val="005B7D8F"/>
    <w:rsid w:val="005C06FA"/>
    <w:rsid w:val="005C1B3F"/>
    <w:rsid w:val="005C2278"/>
    <w:rsid w:val="005C32C5"/>
    <w:rsid w:val="005C406F"/>
    <w:rsid w:val="005C40C9"/>
    <w:rsid w:val="005C6421"/>
    <w:rsid w:val="005C7AFA"/>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2385B"/>
    <w:rsid w:val="00624591"/>
    <w:rsid w:val="00625F52"/>
    <w:rsid w:val="00630974"/>
    <w:rsid w:val="00631484"/>
    <w:rsid w:val="00631E72"/>
    <w:rsid w:val="0063204A"/>
    <w:rsid w:val="00632BCB"/>
    <w:rsid w:val="00634043"/>
    <w:rsid w:val="00634F34"/>
    <w:rsid w:val="00635353"/>
    <w:rsid w:val="006404D6"/>
    <w:rsid w:val="00642311"/>
    <w:rsid w:val="00645597"/>
    <w:rsid w:val="00646657"/>
    <w:rsid w:val="00657672"/>
    <w:rsid w:val="00657883"/>
    <w:rsid w:val="00662EC7"/>
    <w:rsid w:val="006706B1"/>
    <w:rsid w:val="00671738"/>
    <w:rsid w:val="00672D07"/>
    <w:rsid w:val="0067774A"/>
    <w:rsid w:val="00680862"/>
    <w:rsid w:val="0068151E"/>
    <w:rsid w:val="00683A15"/>
    <w:rsid w:val="00684E56"/>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63474"/>
    <w:rsid w:val="007644DF"/>
    <w:rsid w:val="00764DD0"/>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CB6"/>
    <w:rsid w:val="0082020F"/>
    <w:rsid w:val="00821FC6"/>
    <w:rsid w:val="00826190"/>
    <w:rsid w:val="00826934"/>
    <w:rsid w:val="00830AE6"/>
    <w:rsid w:val="00832F09"/>
    <w:rsid w:val="00841242"/>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5277"/>
    <w:rsid w:val="008852B2"/>
    <w:rsid w:val="00887ACC"/>
    <w:rsid w:val="00890AD0"/>
    <w:rsid w:val="00890E57"/>
    <w:rsid w:val="0089112C"/>
    <w:rsid w:val="00894090"/>
    <w:rsid w:val="00894777"/>
    <w:rsid w:val="00895510"/>
    <w:rsid w:val="008A2CB5"/>
    <w:rsid w:val="008B1192"/>
    <w:rsid w:val="008B1441"/>
    <w:rsid w:val="008B14B9"/>
    <w:rsid w:val="008B3612"/>
    <w:rsid w:val="008B4427"/>
    <w:rsid w:val="008B5F87"/>
    <w:rsid w:val="008B6EAD"/>
    <w:rsid w:val="008C11F3"/>
    <w:rsid w:val="008C20D3"/>
    <w:rsid w:val="008C2F42"/>
    <w:rsid w:val="008C3A88"/>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6A5D"/>
    <w:rsid w:val="00947543"/>
    <w:rsid w:val="0095508F"/>
    <w:rsid w:val="00960A90"/>
    <w:rsid w:val="00962CD9"/>
    <w:rsid w:val="0096380C"/>
    <w:rsid w:val="00963F5E"/>
    <w:rsid w:val="009656BB"/>
    <w:rsid w:val="00970439"/>
    <w:rsid w:val="00974A77"/>
    <w:rsid w:val="009819CB"/>
    <w:rsid w:val="00981E83"/>
    <w:rsid w:val="00982C2A"/>
    <w:rsid w:val="00985BEC"/>
    <w:rsid w:val="00986A39"/>
    <w:rsid w:val="00987046"/>
    <w:rsid w:val="009922D9"/>
    <w:rsid w:val="009959CB"/>
    <w:rsid w:val="009A57B0"/>
    <w:rsid w:val="009A79AF"/>
    <w:rsid w:val="009B3EDF"/>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7249"/>
    <w:rsid w:val="00A24FD5"/>
    <w:rsid w:val="00A3241A"/>
    <w:rsid w:val="00A37717"/>
    <w:rsid w:val="00A40C28"/>
    <w:rsid w:val="00A44583"/>
    <w:rsid w:val="00A517A0"/>
    <w:rsid w:val="00A5192D"/>
    <w:rsid w:val="00A520B0"/>
    <w:rsid w:val="00A5689C"/>
    <w:rsid w:val="00A60592"/>
    <w:rsid w:val="00A6082E"/>
    <w:rsid w:val="00A60CAB"/>
    <w:rsid w:val="00A61124"/>
    <w:rsid w:val="00A63F99"/>
    <w:rsid w:val="00A6519D"/>
    <w:rsid w:val="00A66494"/>
    <w:rsid w:val="00A70899"/>
    <w:rsid w:val="00A70BE5"/>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56F6"/>
    <w:rsid w:val="00AA6BB8"/>
    <w:rsid w:val="00AB0892"/>
    <w:rsid w:val="00AB18DE"/>
    <w:rsid w:val="00AB1DC0"/>
    <w:rsid w:val="00AB2AC0"/>
    <w:rsid w:val="00AB3061"/>
    <w:rsid w:val="00AB571C"/>
    <w:rsid w:val="00AB68F9"/>
    <w:rsid w:val="00AB6DCD"/>
    <w:rsid w:val="00AC2F9C"/>
    <w:rsid w:val="00AC3C21"/>
    <w:rsid w:val="00AC5BEF"/>
    <w:rsid w:val="00AC659D"/>
    <w:rsid w:val="00AC66C2"/>
    <w:rsid w:val="00AD3054"/>
    <w:rsid w:val="00AD5279"/>
    <w:rsid w:val="00AD7891"/>
    <w:rsid w:val="00AD7E41"/>
    <w:rsid w:val="00AE0C6E"/>
    <w:rsid w:val="00AE474C"/>
    <w:rsid w:val="00AE69BB"/>
    <w:rsid w:val="00AE72D4"/>
    <w:rsid w:val="00AF0DDA"/>
    <w:rsid w:val="00AF39EA"/>
    <w:rsid w:val="00AF472A"/>
    <w:rsid w:val="00AF56E8"/>
    <w:rsid w:val="00AF5A8C"/>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356B"/>
    <w:rsid w:val="00B34D26"/>
    <w:rsid w:val="00B35CAE"/>
    <w:rsid w:val="00B42F93"/>
    <w:rsid w:val="00B439EA"/>
    <w:rsid w:val="00B43ABE"/>
    <w:rsid w:val="00B468CF"/>
    <w:rsid w:val="00B5180D"/>
    <w:rsid w:val="00B51AD0"/>
    <w:rsid w:val="00B6176D"/>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D22D1"/>
    <w:rsid w:val="00BD2C72"/>
    <w:rsid w:val="00BD4134"/>
    <w:rsid w:val="00BE020D"/>
    <w:rsid w:val="00BE205D"/>
    <w:rsid w:val="00BF7716"/>
    <w:rsid w:val="00C00B09"/>
    <w:rsid w:val="00C011D2"/>
    <w:rsid w:val="00C01F30"/>
    <w:rsid w:val="00C02126"/>
    <w:rsid w:val="00C05B03"/>
    <w:rsid w:val="00C0766F"/>
    <w:rsid w:val="00C16A2E"/>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619E6"/>
    <w:rsid w:val="00C63290"/>
    <w:rsid w:val="00C64D26"/>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7523"/>
    <w:rsid w:val="00CF1293"/>
    <w:rsid w:val="00CF2658"/>
    <w:rsid w:val="00CF5739"/>
    <w:rsid w:val="00CF6447"/>
    <w:rsid w:val="00D013FE"/>
    <w:rsid w:val="00D12C84"/>
    <w:rsid w:val="00D12E7B"/>
    <w:rsid w:val="00D17801"/>
    <w:rsid w:val="00D229D4"/>
    <w:rsid w:val="00D244D3"/>
    <w:rsid w:val="00D244E6"/>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793"/>
    <w:rsid w:val="00D72B65"/>
    <w:rsid w:val="00D739D6"/>
    <w:rsid w:val="00D746BE"/>
    <w:rsid w:val="00D74D53"/>
    <w:rsid w:val="00D76446"/>
    <w:rsid w:val="00D77311"/>
    <w:rsid w:val="00D91F5F"/>
    <w:rsid w:val="00D91F60"/>
    <w:rsid w:val="00D93074"/>
    <w:rsid w:val="00D938F3"/>
    <w:rsid w:val="00D94880"/>
    <w:rsid w:val="00D971D9"/>
    <w:rsid w:val="00D976FA"/>
    <w:rsid w:val="00DA284E"/>
    <w:rsid w:val="00DA28BD"/>
    <w:rsid w:val="00DA6764"/>
    <w:rsid w:val="00DA778C"/>
    <w:rsid w:val="00DB0C51"/>
    <w:rsid w:val="00DB31B3"/>
    <w:rsid w:val="00DC2201"/>
    <w:rsid w:val="00DC4226"/>
    <w:rsid w:val="00DC5786"/>
    <w:rsid w:val="00DC6AA2"/>
    <w:rsid w:val="00DC7D06"/>
    <w:rsid w:val="00DD69E1"/>
    <w:rsid w:val="00DE0C14"/>
    <w:rsid w:val="00DE1FE2"/>
    <w:rsid w:val="00DE23E4"/>
    <w:rsid w:val="00DE3E2D"/>
    <w:rsid w:val="00DE664F"/>
    <w:rsid w:val="00DF0FA0"/>
    <w:rsid w:val="00DF150F"/>
    <w:rsid w:val="00DF1638"/>
    <w:rsid w:val="00DF2355"/>
    <w:rsid w:val="00DF585C"/>
    <w:rsid w:val="00DF6E3A"/>
    <w:rsid w:val="00E01F4C"/>
    <w:rsid w:val="00E03149"/>
    <w:rsid w:val="00E035AE"/>
    <w:rsid w:val="00E0522E"/>
    <w:rsid w:val="00E10935"/>
    <w:rsid w:val="00E109BB"/>
    <w:rsid w:val="00E14A62"/>
    <w:rsid w:val="00E23316"/>
    <w:rsid w:val="00E23CC0"/>
    <w:rsid w:val="00E26B45"/>
    <w:rsid w:val="00E31796"/>
    <w:rsid w:val="00E32D51"/>
    <w:rsid w:val="00E32D75"/>
    <w:rsid w:val="00E345B7"/>
    <w:rsid w:val="00E3783D"/>
    <w:rsid w:val="00E42C79"/>
    <w:rsid w:val="00E45CCE"/>
    <w:rsid w:val="00E45E59"/>
    <w:rsid w:val="00E54F77"/>
    <w:rsid w:val="00E56A7B"/>
    <w:rsid w:val="00E612DB"/>
    <w:rsid w:val="00E626BE"/>
    <w:rsid w:val="00E630D3"/>
    <w:rsid w:val="00E64FAB"/>
    <w:rsid w:val="00E65367"/>
    <w:rsid w:val="00E66013"/>
    <w:rsid w:val="00E6754D"/>
    <w:rsid w:val="00E71686"/>
    <w:rsid w:val="00E71DC4"/>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3DAC"/>
    <w:rsid w:val="00EE7238"/>
    <w:rsid w:val="00EF22B9"/>
    <w:rsid w:val="00EF5C06"/>
    <w:rsid w:val="00EF5E3F"/>
    <w:rsid w:val="00EF5F09"/>
    <w:rsid w:val="00EF75EF"/>
    <w:rsid w:val="00EF7FBA"/>
    <w:rsid w:val="00F1195D"/>
    <w:rsid w:val="00F1380B"/>
    <w:rsid w:val="00F14612"/>
    <w:rsid w:val="00F15BCB"/>
    <w:rsid w:val="00F173FE"/>
    <w:rsid w:val="00F17EC1"/>
    <w:rsid w:val="00F25239"/>
    <w:rsid w:val="00F25FAA"/>
    <w:rsid w:val="00F26A40"/>
    <w:rsid w:val="00F27DE3"/>
    <w:rsid w:val="00F30E90"/>
    <w:rsid w:val="00F333E9"/>
    <w:rsid w:val="00F3434A"/>
    <w:rsid w:val="00F34DD8"/>
    <w:rsid w:val="00F36EE8"/>
    <w:rsid w:val="00F37B19"/>
    <w:rsid w:val="00F460E0"/>
    <w:rsid w:val="00F47276"/>
    <w:rsid w:val="00F53AD9"/>
    <w:rsid w:val="00F563E9"/>
    <w:rsid w:val="00F60474"/>
    <w:rsid w:val="00F60C58"/>
    <w:rsid w:val="00F63395"/>
    <w:rsid w:val="00F66D36"/>
    <w:rsid w:val="00F67FD8"/>
    <w:rsid w:val="00F7084B"/>
    <w:rsid w:val="00F71D7D"/>
    <w:rsid w:val="00F72719"/>
    <w:rsid w:val="00F7381B"/>
    <w:rsid w:val="00F74D3A"/>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FAF"/>
    <w:rsid w:val="00FD280F"/>
    <w:rsid w:val="00FD48A6"/>
    <w:rsid w:val="00FD4D9C"/>
    <w:rsid w:val="00FD77DB"/>
    <w:rsid w:val="00FE31A8"/>
    <w:rsid w:val="00FE4FDA"/>
    <w:rsid w:val="00FE5292"/>
    <w:rsid w:val="00FE7679"/>
    <w:rsid w:val="00FE7F6F"/>
    <w:rsid w:val="00FF1255"/>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diagramData" Target="diagrams/data2.xml"/><Relationship Id="rId21" Type="http://schemas.openxmlformats.org/officeDocument/2006/relationships/diagramLayout" Target="diagrams/layout2.xml"/><Relationship Id="rId22" Type="http://schemas.openxmlformats.org/officeDocument/2006/relationships/diagramQuickStyle" Target="diagrams/quickStyle2.xml"/><Relationship Id="rId23" Type="http://schemas.openxmlformats.org/officeDocument/2006/relationships/diagramColors" Target="diagrams/colors2.xml"/><Relationship Id="rId24" Type="http://schemas.microsoft.com/office/2007/relationships/diagramDrawing" Target="diagrams/drawing2.xml"/><Relationship Id="rId25" Type="http://schemas.openxmlformats.org/officeDocument/2006/relationships/image" Target="media/image6.png"/><Relationship Id="rId26" Type="http://schemas.openxmlformats.org/officeDocument/2006/relationships/diagramData" Target="diagrams/data3.xml"/><Relationship Id="rId27" Type="http://schemas.openxmlformats.org/officeDocument/2006/relationships/diagramLayout" Target="diagrams/layout3.xml"/><Relationship Id="rId28" Type="http://schemas.openxmlformats.org/officeDocument/2006/relationships/diagramQuickStyle" Target="diagrams/quickStyle3.xml"/><Relationship Id="rId29" Type="http://schemas.openxmlformats.org/officeDocument/2006/relationships/diagramColors" Target="diagrams/colors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microsoft.com/office/2007/relationships/diagramDrawing" Target="diagrams/drawing3.xml"/><Relationship Id="rId31" Type="http://schemas.openxmlformats.org/officeDocument/2006/relationships/diagramData" Target="diagrams/data4.xml"/><Relationship Id="rId32" Type="http://schemas.openxmlformats.org/officeDocument/2006/relationships/diagramLayout" Target="diagrams/layout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QuickStyle" Target="diagrams/quickStyle4.xml"/><Relationship Id="rId34" Type="http://schemas.openxmlformats.org/officeDocument/2006/relationships/diagramColors" Target="diagrams/colors4.xml"/><Relationship Id="rId35" Type="http://schemas.microsoft.com/office/2007/relationships/diagramDrawing" Target="diagrams/drawing4.xml"/><Relationship Id="rId36" Type="http://schemas.openxmlformats.org/officeDocument/2006/relationships/diagramData" Target="diagrams/data5.xml"/><Relationship Id="rId10" Type="http://schemas.openxmlformats.org/officeDocument/2006/relationships/comments" Target="comments.xm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Layout" Target="diagrams/layout5.xml"/><Relationship Id="rId38" Type="http://schemas.openxmlformats.org/officeDocument/2006/relationships/diagramQuickStyle" Target="diagrams/quickStyle5.xml"/><Relationship Id="rId39" Type="http://schemas.openxmlformats.org/officeDocument/2006/relationships/diagramColors" Target="diagrams/colors5.xml"/><Relationship Id="rId40" Type="http://schemas.microsoft.com/office/2007/relationships/diagramDrawing" Target="diagrams/drawing5.xml"/><Relationship Id="rId41" Type="http://schemas.openxmlformats.org/officeDocument/2006/relationships/image" Target="media/image7.png"/><Relationship Id="rId42" Type="http://schemas.openxmlformats.org/officeDocument/2006/relationships/image" Target="media/image8.jpg"/><Relationship Id="rId43" Type="http://schemas.openxmlformats.org/officeDocument/2006/relationships/image" Target="media/image9.pn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799D5353-DCD9-4A77-A49C-67542AD04A28}" type="presOf" srcId="{30899E34-B9C1-46CA-A757-ABF2F00E451D}" destId="{5B624BEE-EE6E-411E-9065-5BAF6FAAC7F9}" srcOrd="0" destOrd="0" presId="urn:microsoft.com/office/officeart/2005/8/layout/bProcess2"/>
    <dgm:cxn modelId="{84143650-DD94-4816-815D-B2391DFDABB7}" srcId="{CD4C7B13-3E2D-423D-BE02-90BF80C49FDC}" destId="{E958B1FF-93CB-4EB4-BC12-EB36C0D15451}" srcOrd="3" destOrd="0" parTransId="{9F5B57E3-CBBF-4058-AEFC-EED1EC0926E7}" sibTransId="{C3EA8848-C1E1-472F-A848-34EEEEFF5E41}"/>
    <dgm:cxn modelId="{26F37961-2918-4455-B800-0D44746C9198}" type="presOf" srcId="{C3EA8848-C1E1-472F-A848-34EEEEFF5E41}" destId="{51B275CB-56C7-471B-9EB4-BC589C3B4149}" srcOrd="0" destOrd="0" presId="urn:microsoft.com/office/officeart/2005/8/layout/bProcess2"/>
    <dgm:cxn modelId="{3EFA67E1-10F5-4757-B536-02324E83D6D8}" type="presOf" srcId="{1A4AA2AB-824C-4C59-A96D-8497AC5BF45B}" destId="{AED5D6B9-0AE8-4EA9-BB9A-05B1C31CC643}" srcOrd="0" destOrd="0" presId="urn:microsoft.com/office/officeart/2005/8/layout/bProcess2"/>
    <dgm:cxn modelId="{0F66FB15-B23A-4E5C-B78A-EEC2C96C5A02}" type="presOf" srcId="{625CCB88-804C-486B-ADE9-5EEB55C53050}" destId="{580F3B66-6AF5-4FF0-AA67-8BAEA6F73F66}"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8DE67F31-DBBC-4C1B-8CAC-5B39C8B5F437}" type="presOf" srcId="{65DC901F-BAC7-479B-BE61-E6062F87CD89}" destId="{24D25EFD-202C-4845-9552-5404649C8A9B}" srcOrd="0" destOrd="0" presId="urn:microsoft.com/office/officeart/2005/8/layout/bProcess2"/>
    <dgm:cxn modelId="{48C0D524-9F85-421E-8D5A-3C12C7811424}" type="presOf" srcId="{C8B6F481-2103-4AE8-9521-97175B62E715}" destId="{BEE78810-B521-4DF2-8D49-60AED509E2D5}" srcOrd="0" destOrd="0" presId="urn:microsoft.com/office/officeart/2005/8/layout/bProcess2"/>
    <dgm:cxn modelId="{B61DEFD0-9DF3-4911-BF5A-D21D77E908AF}" type="presOf" srcId="{01B762DF-11C5-432B-B0DF-3F7E3D658DA8}" destId="{3EE8F8E4-CFA0-42EE-9AFB-EECC3268309E}" srcOrd="0" destOrd="0" presId="urn:microsoft.com/office/officeart/2005/8/layout/bProcess2"/>
    <dgm:cxn modelId="{DFB0922C-5C19-413C-9420-D7CDA9FF3012}" type="presOf" srcId="{94830F21-92A5-45EC-84ED-8C48A654B720}" destId="{1C9834A2-2EDC-4144-836A-35FB0F8F1D4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3BC85F62-F15F-4DCB-83A6-05AAF57B5CF2}" type="presOf" srcId="{60435F55-F6B0-424A-994F-551FE42A4359}" destId="{8A2327D9-A09D-4DDA-8C18-8D15DF1210A2}" srcOrd="0" destOrd="0" presId="urn:microsoft.com/office/officeart/2005/8/layout/bProcess2"/>
    <dgm:cxn modelId="{07C0C32B-5DD5-4BA2-BE23-03FC8496DCF5}" type="presOf" srcId="{436D10E4-8BD7-49D2-88A9-BFE056D016DF}" destId="{150D0F23-FCB9-48B6-9942-8CF6513449EF}" srcOrd="0" destOrd="0" presId="urn:microsoft.com/office/officeart/2005/8/layout/bProcess2"/>
    <dgm:cxn modelId="{4F5B2D4A-12DF-4D6D-AE61-C761288EBE16}" type="presOf" srcId="{E958B1FF-93CB-4EB4-BC12-EB36C0D15451}" destId="{26F6F24D-3361-479E-B1EA-49488A1E395C}" srcOrd="0" destOrd="0" presId="urn:microsoft.com/office/officeart/2005/8/layout/bProcess2"/>
    <dgm:cxn modelId="{48922E0D-D73C-4361-9014-AF31FA64D56A}" type="presOf" srcId="{BB19EE38-2DAC-49CF-A3FA-95BDE76F8FFF}" destId="{FAFB4200-D47C-4DF0-87BE-82F759DCFF64}" srcOrd="0" destOrd="0" presId="urn:microsoft.com/office/officeart/2005/8/layout/bProcess2"/>
    <dgm:cxn modelId="{3F516396-C2AF-4A95-9BE2-E9456A987A6E}" type="presOf" srcId="{C0E94197-91F6-45F1-A028-31E1E1DE0F75}" destId="{9C04B4AB-8D96-4B18-9B44-0B09610C7C2B}" srcOrd="0" destOrd="0" presId="urn:microsoft.com/office/officeart/2005/8/layout/bProcess2"/>
    <dgm:cxn modelId="{9A38C941-D933-489B-AC14-57F235F31E4A}" type="presOf" srcId="{335A1C47-009D-4E29-8D67-EA95DF6C4E21}" destId="{06759619-5D9E-4B7A-BFBE-D601EA5A510E}"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6BA48571-0033-461C-8B1A-3FAB418A58A0}" type="presOf" srcId="{8695C4AA-A272-498B-B253-EE124DBA0004}" destId="{99B5BDFF-BCD4-47EC-A054-8982A0A84BEA}" srcOrd="0" destOrd="0" presId="urn:microsoft.com/office/officeart/2005/8/layout/bProcess2"/>
    <dgm:cxn modelId="{132B5743-17F5-414B-A32D-081957BFD5D4}" type="presOf" srcId="{4D8F363D-07ED-4129-B118-D27954F370F5}" destId="{FA112337-7451-4CD4-971E-1579C34C75F6}" srcOrd="0" destOrd="0" presId="urn:microsoft.com/office/officeart/2005/8/layout/bProcess2"/>
    <dgm:cxn modelId="{779BF58E-96CF-4A39-B563-F46F72E46A7D}" type="presOf" srcId="{289F23D2-DECA-418D-8867-2694389D94FF}" destId="{1178FC11-E4ED-434B-8D54-F553238B6AD8}"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5C4B93AF-663B-4ED0-9CEE-262939B50985}" type="presOf" srcId="{CD4C7B13-3E2D-423D-BE02-90BF80C49FDC}" destId="{3817D64A-6B37-447D-890E-DDDF04441BFF}" srcOrd="0" destOrd="0" presId="urn:microsoft.com/office/officeart/2005/8/layout/bProcess2"/>
    <dgm:cxn modelId="{1CC2A867-1B57-476C-9CAC-5FAC66618513}" type="presParOf" srcId="{3817D64A-6B37-447D-890E-DDDF04441BFF}" destId="{FAFB4200-D47C-4DF0-87BE-82F759DCFF64}" srcOrd="0" destOrd="0" presId="urn:microsoft.com/office/officeart/2005/8/layout/bProcess2"/>
    <dgm:cxn modelId="{C6BB768A-1650-456C-BBE8-F8D44024EEA1}" type="presParOf" srcId="{3817D64A-6B37-447D-890E-DDDF04441BFF}" destId="{BEE78810-B521-4DF2-8D49-60AED509E2D5}" srcOrd="1" destOrd="0" presId="urn:microsoft.com/office/officeart/2005/8/layout/bProcess2"/>
    <dgm:cxn modelId="{E52237F0-83BC-4338-A482-7E2CEDE069B2}" type="presParOf" srcId="{3817D64A-6B37-447D-890E-DDDF04441BFF}" destId="{9391542C-18A0-4135-BFA1-41E7F2BE5138}" srcOrd="2" destOrd="0" presId="urn:microsoft.com/office/officeart/2005/8/layout/bProcess2"/>
    <dgm:cxn modelId="{E4CA13F7-4B43-4B29-B809-9BAACA13E57D}" type="presParOf" srcId="{9391542C-18A0-4135-BFA1-41E7F2BE5138}" destId="{952E765C-1196-45B3-BDA0-A74EBAD04AFC}" srcOrd="0" destOrd="0" presId="urn:microsoft.com/office/officeart/2005/8/layout/bProcess2"/>
    <dgm:cxn modelId="{60130D77-E534-475B-89EB-E70346DB662A}" type="presParOf" srcId="{9391542C-18A0-4135-BFA1-41E7F2BE5138}" destId="{FA112337-7451-4CD4-971E-1579C34C75F6}" srcOrd="1" destOrd="0" presId="urn:microsoft.com/office/officeart/2005/8/layout/bProcess2"/>
    <dgm:cxn modelId="{49830611-A1C5-4C48-9A07-F313BE9F9EA0}" type="presParOf" srcId="{3817D64A-6B37-447D-890E-DDDF04441BFF}" destId="{9C04B4AB-8D96-4B18-9B44-0B09610C7C2B}" srcOrd="3" destOrd="0" presId="urn:microsoft.com/office/officeart/2005/8/layout/bProcess2"/>
    <dgm:cxn modelId="{555B9B42-6B86-4B4A-83A0-0EDB8D1166C5}" type="presParOf" srcId="{3817D64A-6B37-447D-890E-DDDF04441BFF}" destId="{95F90B43-4929-4A82-95BC-431E28F7C5E9}" srcOrd="4" destOrd="0" presId="urn:microsoft.com/office/officeart/2005/8/layout/bProcess2"/>
    <dgm:cxn modelId="{8CAD403C-51C2-446D-A12F-430BB7149BEE}" type="presParOf" srcId="{95F90B43-4929-4A82-95BC-431E28F7C5E9}" destId="{2667A9BF-7B2F-45AB-BE26-2327BE65C87F}" srcOrd="0" destOrd="0" presId="urn:microsoft.com/office/officeart/2005/8/layout/bProcess2"/>
    <dgm:cxn modelId="{446ACE04-9D7B-4E73-AF09-613EF120FD48}" type="presParOf" srcId="{95F90B43-4929-4A82-95BC-431E28F7C5E9}" destId="{AED5D6B9-0AE8-4EA9-BB9A-05B1C31CC643}" srcOrd="1" destOrd="0" presId="urn:microsoft.com/office/officeart/2005/8/layout/bProcess2"/>
    <dgm:cxn modelId="{3A6E5370-5B14-4524-94E5-C0C846AA26D2}" type="presParOf" srcId="{3817D64A-6B37-447D-890E-DDDF04441BFF}" destId="{99B5BDFF-BCD4-47EC-A054-8982A0A84BEA}" srcOrd="5" destOrd="0" presId="urn:microsoft.com/office/officeart/2005/8/layout/bProcess2"/>
    <dgm:cxn modelId="{57FE8434-9A23-49E0-8F97-7ECE7E393063}" type="presParOf" srcId="{3817D64A-6B37-447D-890E-DDDF04441BFF}" destId="{40A9EBB5-D4F3-4BC8-8CF0-3728C7DF4F27}" srcOrd="6" destOrd="0" presId="urn:microsoft.com/office/officeart/2005/8/layout/bProcess2"/>
    <dgm:cxn modelId="{150543AE-543E-4E2C-BA5E-AC2C8B642C2C}" type="presParOf" srcId="{40A9EBB5-D4F3-4BC8-8CF0-3728C7DF4F27}" destId="{E7A4F37E-B19C-462F-BF7D-D08FBBF55935}" srcOrd="0" destOrd="0" presId="urn:microsoft.com/office/officeart/2005/8/layout/bProcess2"/>
    <dgm:cxn modelId="{1D5572A0-3052-45E2-AEA6-D4D099A8F03B}" type="presParOf" srcId="{40A9EBB5-D4F3-4BC8-8CF0-3728C7DF4F27}" destId="{26F6F24D-3361-479E-B1EA-49488A1E395C}" srcOrd="1" destOrd="0" presId="urn:microsoft.com/office/officeart/2005/8/layout/bProcess2"/>
    <dgm:cxn modelId="{6F51455C-9AFA-4D72-AC5D-3565360748FD}" type="presParOf" srcId="{3817D64A-6B37-447D-890E-DDDF04441BFF}" destId="{51B275CB-56C7-471B-9EB4-BC589C3B4149}" srcOrd="7" destOrd="0" presId="urn:microsoft.com/office/officeart/2005/8/layout/bProcess2"/>
    <dgm:cxn modelId="{FCC179D3-D223-4C5F-A063-E76C4A7092C8}" type="presParOf" srcId="{3817D64A-6B37-447D-890E-DDDF04441BFF}" destId="{6B11720C-505D-4C48-8F86-F35E80186853}" srcOrd="8" destOrd="0" presId="urn:microsoft.com/office/officeart/2005/8/layout/bProcess2"/>
    <dgm:cxn modelId="{D3BC4AB5-0FCB-428E-A421-2639BD8E507A}" type="presParOf" srcId="{6B11720C-505D-4C48-8F86-F35E80186853}" destId="{D16D12BC-FFA6-43D4-8B9D-9EAB4619727E}" srcOrd="0" destOrd="0" presId="urn:microsoft.com/office/officeart/2005/8/layout/bProcess2"/>
    <dgm:cxn modelId="{A959D46F-DD46-4D2B-B0DC-628CA648A02A}" type="presParOf" srcId="{6B11720C-505D-4C48-8F86-F35E80186853}" destId="{1C9834A2-2EDC-4144-836A-35FB0F8F1D4E}" srcOrd="1" destOrd="0" presId="urn:microsoft.com/office/officeart/2005/8/layout/bProcess2"/>
    <dgm:cxn modelId="{7A061BDD-D9B4-4CA3-B473-BC5110058853}" type="presParOf" srcId="{3817D64A-6B37-447D-890E-DDDF04441BFF}" destId="{150D0F23-FCB9-48B6-9942-8CF6513449EF}" srcOrd="9" destOrd="0" presId="urn:microsoft.com/office/officeart/2005/8/layout/bProcess2"/>
    <dgm:cxn modelId="{CC60A129-A6C8-4468-9D6F-1681A16157BD}" type="presParOf" srcId="{3817D64A-6B37-447D-890E-DDDF04441BFF}" destId="{F09BA4E1-434D-4096-97BB-4AE7412FA27C}" srcOrd="10" destOrd="0" presId="urn:microsoft.com/office/officeart/2005/8/layout/bProcess2"/>
    <dgm:cxn modelId="{3542AEA5-9B4F-49BC-B2B2-6B4FE4D95668}" type="presParOf" srcId="{F09BA4E1-434D-4096-97BB-4AE7412FA27C}" destId="{358B29F7-5B77-4998-B516-0C642A32FDDF}" srcOrd="0" destOrd="0" presId="urn:microsoft.com/office/officeart/2005/8/layout/bProcess2"/>
    <dgm:cxn modelId="{2A086082-1FB6-45C2-8E98-0CB57E9ED22A}" type="presParOf" srcId="{F09BA4E1-434D-4096-97BB-4AE7412FA27C}" destId="{1178FC11-E4ED-434B-8D54-F553238B6AD8}" srcOrd="1" destOrd="0" presId="urn:microsoft.com/office/officeart/2005/8/layout/bProcess2"/>
    <dgm:cxn modelId="{7C3E37A6-F982-4FEF-A258-5DABF47F3DD3}" type="presParOf" srcId="{3817D64A-6B37-447D-890E-DDDF04441BFF}" destId="{580F3B66-6AF5-4FF0-AA67-8BAEA6F73F66}" srcOrd="11" destOrd="0" presId="urn:microsoft.com/office/officeart/2005/8/layout/bProcess2"/>
    <dgm:cxn modelId="{A7E2AFD0-85ED-4B73-AD9D-F50C269C7620}" type="presParOf" srcId="{3817D64A-6B37-447D-890E-DDDF04441BFF}" destId="{C5316ACF-42DE-450E-831E-C8C3A42FE262}" srcOrd="12" destOrd="0" presId="urn:microsoft.com/office/officeart/2005/8/layout/bProcess2"/>
    <dgm:cxn modelId="{45CD7D95-AA24-4769-944A-3183CC020022}" type="presParOf" srcId="{C5316ACF-42DE-450E-831E-C8C3A42FE262}" destId="{DC176098-C297-4C30-B45F-59FE747C17D4}" srcOrd="0" destOrd="0" presId="urn:microsoft.com/office/officeart/2005/8/layout/bProcess2"/>
    <dgm:cxn modelId="{C1185025-4181-4D80-B65B-0C0A6C2DD45E}" type="presParOf" srcId="{C5316ACF-42DE-450E-831E-C8C3A42FE262}" destId="{06759619-5D9E-4B7A-BFBE-D601EA5A510E}" srcOrd="1" destOrd="0" presId="urn:microsoft.com/office/officeart/2005/8/layout/bProcess2"/>
    <dgm:cxn modelId="{4C53CC1E-B07D-414C-9BC3-C551CAFE8643}" type="presParOf" srcId="{3817D64A-6B37-447D-890E-DDDF04441BFF}" destId="{8A2327D9-A09D-4DDA-8C18-8D15DF1210A2}" srcOrd="13" destOrd="0" presId="urn:microsoft.com/office/officeart/2005/8/layout/bProcess2"/>
    <dgm:cxn modelId="{3C68E20C-77E9-4B08-8DED-4245C8C1BD36}" type="presParOf" srcId="{3817D64A-6B37-447D-890E-DDDF04441BFF}" destId="{C4A0B2C1-6D69-48DF-BDD9-9DABDF0533B7}" srcOrd="14" destOrd="0" presId="urn:microsoft.com/office/officeart/2005/8/layout/bProcess2"/>
    <dgm:cxn modelId="{84970A40-0617-44C1-BF2B-57683FA30F4A}" type="presParOf" srcId="{C4A0B2C1-6D69-48DF-BDD9-9DABDF0533B7}" destId="{7DD4B830-D59E-4C2D-9402-9DEAE73D84C6}" srcOrd="0" destOrd="0" presId="urn:microsoft.com/office/officeart/2005/8/layout/bProcess2"/>
    <dgm:cxn modelId="{33502C7F-8980-430F-8A62-2DF45E5E5155}" type="presParOf" srcId="{C4A0B2C1-6D69-48DF-BDD9-9DABDF0533B7}" destId="{24D25EFD-202C-4845-9552-5404649C8A9B}" srcOrd="1" destOrd="0" presId="urn:microsoft.com/office/officeart/2005/8/layout/bProcess2"/>
    <dgm:cxn modelId="{81B782C1-38BA-4BEF-A2AB-32897D1FB57C}" type="presParOf" srcId="{3817D64A-6B37-447D-890E-DDDF04441BFF}" destId="{3EE8F8E4-CFA0-42EE-9AFB-EECC3268309E}" srcOrd="15" destOrd="0" presId="urn:microsoft.com/office/officeart/2005/8/layout/bProcess2"/>
    <dgm:cxn modelId="{E0B66B50-8B66-42A6-B557-98C6804CDD4B}"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BDDBD936-88FF-48E6-AA0C-C5B7DCC0AE9B}" type="presOf" srcId="{736E8F85-00AA-463F-982C-83ADFDBEC012}" destId="{984E19FA-797E-4655-B686-64AC89BEB473}" srcOrd="0" destOrd="0" presId="urn:microsoft.com/office/officeart/2005/8/layout/hierarchy1"/>
    <dgm:cxn modelId="{01476C61-5A38-458F-9D04-840FFA4A9797}" type="presOf" srcId="{E156DACB-D33F-4B91-9F9D-57B4673DABEF}" destId="{B2B04573-36B6-4EFF-867E-DD8B8D962454}" srcOrd="0" destOrd="0" presId="urn:microsoft.com/office/officeart/2005/8/layout/hierarchy1"/>
    <dgm:cxn modelId="{67E16850-6B52-4353-8D79-72A3F29C9FA5}" type="presOf" srcId="{DB6008B5-BD28-48AB-AD4B-9D0098FE6AD3}" destId="{0ECFA4F4-F69C-45B4-9E87-D5BE15466005}" srcOrd="0" destOrd="0" presId="urn:microsoft.com/office/officeart/2005/8/layout/hierarchy1"/>
    <dgm:cxn modelId="{FEAFF3E9-4F8B-43B7-99BF-6CE39251150E}" type="presOf" srcId="{075B284C-A006-4A09-8408-0152CA32B689}" destId="{ADA771C4-795D-479E-BBD2-ED756AD20EDD}"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AC67FCCF-AC22-40CE-9215-2E2B294C0E7B}" type="presOf" srcId="{928A81E0-CDB8-46B4-9FF3-630E8D06B270}" destId="{2E6EA78C-07C8-4BF3-B381-FA6323E8A6EB}" srcOrd="0" destOrd="0" presId="urn:microsoft.com/office/officeart/2005/8/layout/hierarchy1"/>
    <dgm:cxn modelId="{1D9081C1-8B60-49A3-8CC4-E12BE1F63830}" type="presOf" srcId="{D301E466-FD51-44F2-802B-861DF80E5205}" destId="{5B0330FF-27A5-493A-B9DB-9C051E6B2619}" srcOrd="0" destOrd="0" presId="urn:microsoft.com/office/officeart/2005/8/layout/hierarchy1"/>
    <dgm:cxn modelId="{90471EAF-FEF5-4F6F-94CB-E568D3F001D4}" type="presOf" srcId="{25FDE8B0-1B1F-4BD1-9026-409A1FA42F99}" destId="{20032DBE-6CFA-47A1-AD42-0E350037F03E}" srcOrd="0" destOrd="0" presId="urn:microsoft.com/office/officeart/2005/8/layout/hierarchy1"/>
    <dgm:cxn modelId="{455E5F91-5C0C-4898-990C-259030783DA4}" type="presOf" srcId="{91B8CE9A-1CF9-4CB8-AB24-4CE29CD46265}" destId="{BB88129B-5508-494E-90F4-64934EE8C50D}"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4F214CA4-DF6D-4AE1-8F5E-58CC57D76DD2}" type="presOf" srcId="{F9846B59-2012-4BE8-BAB5-52FD49D87BB2}" destId="{B0795270-207A-40F1-B170-1DECFA51948F}" srcOrd="0" destOrd="0" presId="urn:microsoft.com/office/officeart/2005/8/layout/hierarchy1"/>
    <dgm:cxn modelId="{6F4BCC9E-163C-4A0C-83F1-39A399265C6D}" type="presOf" srcId="{6F5C1607-B848-44CF-93FF-7337A1D90C52}" destId="{11718F58-87E2-4D86-87F0-79CA26861423}" srcOrd="0" destOrd="0" presId="urn:microsoft.com/office/officeart/2005/8/layout/hierarchy1"/>
    <dgm:cxn modelId="{78C465F1-5BD7-4169-A2AD-C357DADFF1E7}" type="presOf" srcId="{BD979629-5B4D-4B94-8FFA-D4080EBA1C2F}" destId="{C7ED1DC9-6C37-4AFA-AE71-A13E754EAD19}" srcOrd="0" destOrd="0" presId="urn:microsoft.com/office/officeart/2005/8/layout/hierarchy1"/>
    <dgm:cxn modelId="{BCA42756-197E-42E9-A506-36B5667FF62D}" type="presOf" srcId="{57C05875-CAF4-41BB-9C54-F9B1BBCEA332}" destId="{29E4DB5B-5AE8-4625-A383-409DF185BC01}"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532F9ABA-6EE7-4733-9590-716D49DE6B54}" srcId="{6F5C1607-B848-44CF-93FF-7337A1D90C52}" destId="{57C05875-CAF4-41BB-9C54-F9B1BBCEA332}" srcOrd="0" destOrd="0" parTransId="{075B284C-A006-4A09-8408-0152CA32B689}" sibTransId="{B99D98BB-B822-42D3-9B35-AD8EC6750C9C}"/>
    <dgm:cxn modelId="{7913DD1A-5340-4BD7-9663-6287ADF683AB}" type="presOf" srcId="{FB251D37-4057-44A2-B0A2-32E562434686}" destId="{34C9408D-6056-46DC-AE7C-742506B77618}" srcOrd="0" destOrd="0" presId="urn:microsoft.com/office/officeart/2005/8/layout/hierarchy1"/>
    <dgm:cxn modelId="{31D87340-F8CB-4804-842F-2B19D10A7120}" type="presOf" srcId="{BF86E14A-B860-45B0-917C-E8EFFD82EF91}" destId="{29B23903-983A-431C-8F7A-B251DF50C289}" srcOrd="0" destOrd="0" presId="urn:microsoft.com/office/officeart/2005/8/layout/hierarchy1"/>
    <dgm:cxn modelId="{9C7F2342-167F-4DFF-B9BA-99E4883234E3}" type="presOf" srcId="{3A5C02C3-0816-4DB5-A694-464DC44DC16C}" destId="{1BF7443C-FCD0-4B94-8598-0AA95351B04F}" srcOrd="0" destOrd="0" presId="urn:microsoft.com/office/officeart/2005/8/layout/hierarchy1"/>
    <dgm:cxn modelId="{F7470A9A-E2DB-4233-8DCF-34701A2C6B25}" srcId="{BD979629-5B4D-4B94-8FFA-D4080EBA1C2F}" destId="{91B8CE9A-1CF9-4CB8-AB24-4CE29CD46265}" srcOrd="0" destOrd="0" parTransId="{BF86E14A-B860-45B0-917C-E8EFFD82EF91}" sibTransId="{D548A4D0-E788-4478-82D2-11727FEC2635}"/>
    <dgm:cxn modelId="{1338828E-281B-4CB5-953A-D1B4A10CB6D1}" srcId="{57C05875-CAF4-41BB-9C54-F9B1BBCEA332}" destId="{25FDE8B0-1B1F-4BD1-9026-409A1FA42F99}" srcOrd="1" destOrd="0" parTransId="{928A81E0-CDB8-46B4-9FF3-630E8D06B270}" sibTransId="{80F4E12B-E925-4826-B118-686E7586DC7A}"/>
    <dgm:cxn modelId="{C994FED2-E595-405F-8DCD-86074644217C}" type="presOf" srcId="{67B60D53-B0D6-4043-842E-4C3EA0EF4342}" destId="{114EC990-6128-419A-8138-FE5E69552455}" srcOrd="0" destOrd="0" presId="urn:microsoft.com/office/officeart/2005/8/layout/hierarchy1"/>
    <dgm:cxn modelId="{C7736A58-C8B2-4C7B-9043-C121E622E187}" type="presOf" srcId="{FD4E95D3-6167-4292-AEC6-4C72F6D4EC26}" destId="{6303E870-624B-497C-99FF-D2E2A41E1C7D}" srcOrd="0" destOrd="0" presId="urn:microsoft.com/office/officeart/2005/8/layout/hierarchy1"/>
    <dgm:cxn modelId="{FD7D8A12-1504-442D-8915-2008965B99C1}" type="presOf" srcId="{78BEA8C4-3491-4BBC-97AF-570CECF8ACA3}" destId="{FD95EA2F-A009-41B0-9DAD-661E3D21361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780FD2EC-6237-4A35-811C-F95EB16725FA}" type="presOf" srcId="{882086BA-674D-4930-B968-C12C38466300}" destId="{DFC54ED5-5952-4B26-98EA-F05CA3B2DC4F}"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BFC030BA-73DA-4D7E-956B-755E5DB6BF65}" type="presOf" srcId="{E59C8CC4-3E39-443E-8F62-441E4BC27F45}" destId="{228F0E35-2738-4A37-AE1E-3901DFF834D6}" srcOrd="0" destOrd="0" presId="urn:microsoft.com/office/officeart/2005/8/layout/hierarchy1"/>
    <dgm:cxn modelId="{0BCCD859-11B0-4578-BA22-A87DC8CEA3FD}" type="presOf" srcId="{5B444EA7-5A71-4FAD-81E2-E541B6821333}" destId="{51C873E4-EF13-4F7F-B7C5-89D500F5BD59}"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5C4BE3A0-7BE1-4EEE-886D-AEB823A5BAFE}" srcId="{57C05875-CAF4-41BB-9C54-F9B1BBCEA332}" destId="{60BC2597-9DCE-434A-8DB5-CC0D9710EFF9}" srcOrd="0" destOrd="0" parTransId="{FB251D37-4057-44A2-B0A2-32E562434686}" sibTransId="{23B2F7E5-3908-49A0-BEE3-67EFB90DFA92}"/>
    <dgm:cxn modelId="{BE572AC2-4820-4CD4-9DFF-34E6F13D9C1F}" type="presOf" srcId="{A7D7B25C-6F9D-4D42-AF81-0ADCF4183037}" destId="{6BF9AE6C-2C6C-415D-AA46-3A4C9B74FEA9}" srcOrd="0" destOrd="0" presId="urn:microsoft.com/office/officeart/2005/8/layout/hierarchy1"/>
    <dgm:cxn modelId="{6ECF11CF-DAAF-482E-ABFB-574C5E6B2470}" type="presOf" srcId="{B4DF5DFB-7C71-4477-ADF3-F384586C4027}" destId="{23272BD2-3507-4D6F-AF7C-32BDB7C4D32A}" srcOrd="0" destOrd="0" presId="urn:microsoft.com/office/officeart/2005/8/layout/hierarchy1"/>
    <dgm:cxn modelId="{D159013F-EC1B-4B0D-AA95-AACC31D124F7}" type="presOf" srcId="{51F2AAE9-75FF-40AA-BA16-BFEF9DB5DC33}" destId="{875CCF52-B107-4623-AC57-3B73B00F6193}" srcOrd="0" destOrd="0" presId="urn:microsoft.com/office/officeart/2005/8/layout/hierarchy1"/>
    <dgm:cxn modelId="{B0F7CB73-744E-4DF9-9898-1CACC663E0A4}" type="presOf" srcId="{BE77D0C8-97BF-4DBC-BD8C-D4817C89884E}" destId="{33FBCFD2-F7B6-44B1-9704-6A937C313117}" srcOrd="0" destOrd="0" presId="urn:microsoft.com/office/officeart/2005/8/layout/hierarchy1"/>
    <dgm:cxn modelId="{B8991416-B873-4599-AB33-038546161AE8}" type="presOf" srcId="{60BC2597-9DCE-434A-8DB5-CC0D9710EFF9}" destId="{64A8908B-F7BE-4B0F-BF97-F3295F9EA6B8}" srcOrd="0" destOrd="0" presId="urn:microsoft.com/office/officeart/2005/8/layout/hierarchy1"/>
    <dgm:cxn modelId="{ED75E5AA-1236-409D-A70A-FC82361202C9}" type="presParOf" srcId="{B2B04573-36B6-4EFF-867E-DD8B8D962454}" destId="{47A37ED4-B24A-4374-B6DC-9AF4D7FAC331}" srcOrd="0" destOrd="0" presId="urn:microsoft.com/office/officeart/2005/8/layout/hierarchy1"/>
    <dgm:cxn modelId="{E7910497-A089-46AD-AD19-E8CF668DEEEF}" type="presParOf" srcId="{47A37ED4-B24A-4374-B6DC-9AF4D7FAC331}" destId="{F12203E8-E93F-477F-8D3E-195AF3159F1D}" srcOrd="0" destOrd="0" presId="urn:microsoft.com/office/officeart/2005/8/layout/hierarchy1"/>
    <dgm:cxn modelId="{841D42B2-36BF-4041-9DD1-8E27FFE85B98}" type="presParOf" srcId="{F12203E8-E93F-477F-8D3E-195AF3159F1D}" destId="{2CBE2DA6-7D45-4DAA-B922-6737CAD04D13}" srcOrd="0" destOrd="0" presId="urn:microsoft.com/office/officeart/2005/8/layout/hierarchy1"/>
    <dgm:cxn modelId="{0122534C-E04C-4F0B-8669-3945B7348282}" type="presParOf" srcId="{F12203E8-E93F-477F-8D3E-195AF3159F1D}" destId="{114EC990-6128-419A-8138-FE5E69552455}" srcOrd="1" destOrd="0" presId="urn:microsoft.com/office/officeart/2005/8/layout/hierarchy1"/>
    <dgm:cxn modelId="{F3842948-032B-440A-ABFF-3A53AEFB18E6}" type="presParOf" srcId="{47A37ED4-B24A-4374-B6DC-9AF4D7FAC331}" destId="{9DCF7D29-1EA8-4B68-9184-18E76F5FD93F}" srcOrd="1" destOrd="0" presId="urn:microsoft.com/office/officeart/2005/8/layout/hierarchy1"/>
    <dgm:cxn modelId="{634187E4-9DCF-4421-B309-234D19BC0F2D}" type="presParOf" srcId="{9DCF7D29-1EA8-4B68-9184-18E76F5FD93F}" destId="{0ECFA4F4-F69C-45B4-9E87-D5BE15466005}" srcOrd="0" destOrd="0" presId="urn:microsoft.com/office/officeart/2005/8/layout/hierarchy1"/>
    <dgm:cxn modelId="{1205271A-5AB8-4C5C-9315-54D26E39F6E3}" type="presParOf" srcId="{9DCF7D29-1EA8-4B68-9184-18E76F5FD93F}" destId="{4BF7B26A-8EF5-4A97-AEFB-2900C7DFE20B}" srcOrd="1" destOrd="0" presId="urn:microsoft.com/office/officeart/2005/8/layout/hierarchy1"/>
    <dgm:cxn modelId="{FB3AD7BC-18FC-4DDB-B9D9-BEE9CC9A07F3}" type="presParOf" srcId="{4BF7B26A-8EF5-4A97-AEFB-2900C7DFE20B}" destId="{E4ED831A-61B6-44B3-AA96-0EEFD47A8F7C}" srcOrd="0" destOrd="0" presId="urn:microsoft.com/office/officeart/2005/8/layout/hierarchy1"/>
    <dgm:cxn modelId="{83333BE4-19F5-42DC-AFC2-32BB3B754CDC}" type="presParOf" srcId="{E4ED831A-61B6-44B3-AA96-0EEFD47A8F7C}" destId="{45EDAA5A-0D59-4710-9EE9-8763BAED1498}" srcOrd="0" destOrd="0" presId="urn:microsoft.com/office/officeart/2005/8/layout/hierarchy1"/>
    <dgm:cxn modelId="{400CD4E9-E486-4BD2-B1E6-624A0E12ACD0}" type="presParOf" srcId="{E4ED831A-61B6-44B3-AA96-0EEFD47A8F7C}" destId="{1BF7443C-FCD0-4B94-8598-0AA95351B04F}" srcOrd="1" destOrd="0" presId="urn:microsoft.com/office/officeart/2005/8/layout/hierarchy1"/>
    <dgm:cxn modelId="{A11CA93D-AC83-4AF6-B1BE-08F7856903B2}" type="presParOf" srcId="{4BF7B26A-8EF5-4A97-AEFB-2900C7DFE20B}" destId="{BD46C1BD-03F1-4F87-A8C0-5EABD6C4A8FA}" srcOrd="1" destOrd="0" presId="urn:microsoft.com/office/officeart/2005/8/layout/hierarchy1"/>
    <dgm:cxn modelId="{7B653033-C0A3-4DD4-A85B-EB04F85A28DC}" type="presParOf" srcId="{BD46C1BD-03F1-4F87-A8C0-5EABD6C4A8FA}" destId="{51C873E4-EF13-4F7F-B7C5-89D500F5BD59}" srcOrd="0" destOrd="0" presId="urn:microsoft.com/office/officeart/2005/8/layout/hierarchy1"/>
    <dgm:cxn modelId="{49CC3D2D-7B31-4859-8A4D-46EF19860CF2}" type="presParOf" srcId="{BD46C1BD-03F1-4F87-A8C0-5EABD6C4A8FA}" destId="{DA61FDE3-D344-4C78-9884-64D9429F004E}" srcOrd="1" destOrd="0" presId="urn:microsoft.com/office/officeart/2005/8/layout/hierarchy1"/>
    <dgm:cxn modelId="{BA6CE683-0140-4C14-8C26-E3C06976978D}" type="presParOf" srcId="{DA61FDE3-D344-4C78-9884-64D9429F004E}" destId="{1ABB717B-B1FB-4399-85EC-431B19DAAC2D}" srcOrd="0" destOrd="0" presId="urn:microsoft.com/office/officeart/2005/8/layout/hierarchy1"/>
    <dgm:cxn modelId="{06142EEC-B757-4FAC-9769-14D9EBAC4482}" type="presParOf" srcId="{1ABB717B-B1FB-4399-85EC-431B19DAAC2D}" destId="{31A5A14D-58A2-4372-BB5A-1DF536CA6187}" srcOrd="0" destOrd="0" presId="urn:microsoft.com/office/officeart/2005/8/layout/hierarchy1"/>
    <dgm:cxn modelId="{533B326F-68A4-4A81-8137-08A642E160B1}" type="presParOf" srcId="{1ABB717B-B1FB-4399-85EC-431B19DAAC2D}" destId="{11718F58-87E2-4D86-87F0-79CA26861423}" srcOrd="1" destOrd="0" presId="urn:microsoft.com/office/officeart/2005/8/layout/hierarchy1"/>
    <dgm:cxn modelId="{7BDEEA1C-F320-4E98-A24C-007D53348D92}" type="presParOf" srcId="{DA61FDE3-D344-4C78-9884-64D9429F004E}" destId="{885D3FD7-4669-4EC1-88E1-DADE0EF1BB77}" srcOrd="1" destOrd="0" presId="urn:microsoft.com/office/officeart/2005/8/layout/hierarchy1"/>
    <dgm:cxn modelId="{4963D16D-6F20-424D-BFA8-2832B7B3F5AB}" type="presParOf" srcId="{885D3FD7-4669-4EC1-88E1-DADE0EF1BB77}" destId="{ADA771C4-795D-479E-BBD2-ED756AD20EDD}" srcOrd="0" destOrd="0" presId="urn:microsoft.com/office/officeart/2005/8/layout/hierarchy1"/>
    <dgm:cxn modelId="{4BB27EDD-79D1-4446-A2A8-8145EDFBD532}" type="presParOf" srcId="{885D3FD7-4669-4EC1-88E1-DADE0EF1BB77}" destId="{F0973928-E14D-4206-AE75-E8CED7C7961D}" srcOrd="1" destOrd="0" presId="urn:microsoft.com/office/officeart/2005/8/layout/hierarchy1"/>
    <dgm:cxn modelId="{B88E848B-7FAE-4B90-B2FA-E8652CF34844}" type="presParOf" srcId="{F0973928-E14D-4206-AE75-E8CED7C7961D}" destId="{32B66756-77A0-4F33-BDDA-53D3EE38805F}" srcOrd="0" destOrd="0" presId="urn:microsoft.com/office/officeart/2005/8/layout/hierarchy1"/>
    <dgm:cxn modelId="{144876FE-6C9D-4A86-AD21-EA671BB04DBC}" type="presParOf" srcId="{32B66756-77A0-4F33-BDDA-53D3EE38805F}" destId="{E79153C1-8BA4-430C-AAD1-12CACC6E5CD1}" srcOrd="0" destOrd="0" presId="urn:microsoft.com/office/officeart/2005/8/layout/hierarchy1"/>
    <dgm:cxn modelId="{7F97AC29-1693-49F7-AA34-F96120037897}" type="presParOf" srcId="{32B66756-77A0-4F33-BDDA-53D3EE38805F}" destId="{29E4DB5B-5AE8-4625-A383-409DF185BC01}" srcOrd="1" destOrd="0" presId="urn:microsoft.com/office/officeart/2005/8/layout/hierarchy1"/>
    <dgm:cxn modelId="{9DFF1E26-1F4F-436C-A25B-CFC20F7807E5}" type="presParOf" srcId="{F0973928-E14D-4206-AE75-E8CED7C7961D}" destId="{786E59D1-502D-493A-B8E9-A53C83229269}" srcOrd="1" destOrd="0" presId="urn:microsoft.com/office/officeart/2005/8/layout/hierarchy1"/>
    <dgm:cxn modelId="{DACC9075-BF90-4415-8509-DD2F0E6E0953}" type="presParOf" srcId="{786E59D1-502D-493A-B8E9-A53C83229269}" destId="{34C9408D-6056-46DC-AE7C-742506B77618}" srcOrd="0" destOrd="0" presId="urn:microsoft.com/office/officeart/2005/8/layout/hierarchy1"/>
    <dgm:cxn modelId="{F6F61C55-5A6C-4098-BF62-24C611EE46E2}" type="presParOf" srcId="{786E59D1-502D-493A-B8E9-A53C83229269}" destId="{9A90FB7A-A76F-42D8-B067-68250A25CAE4}" srcOrd="1" destOrd="0" presId="urn:microsoft.com/office/officeart/2005/8/layout/hierarchy1"/>
    <dgm:cxn modelId="{A7390518-FCF5-4D00-9805-B5D34BE651E9}" type="presParOf" srcId="{9A90FB7A-A76F-42D8-B067-68250A25CAE4}" destId="{E6E122E8-55E7-4131-BF34-42A3CF1EEE47}" srcOrd="0" destOrd="0" presId="urn:microsoft.com/office/officeart/2005/8/layout/hierarchy1"/>
    <dgm:cxn modelId="{D5A9ADCD-D60E-425C-BBCD-B2103D55FFC1}" type="presParOf" srcId="{E6E122E8-55E7-4131-BF34-42A3CF1EEE47}" destId="{9FB0D38F-25BF-4455-80B1-DDD2A1B6D58D}" srcOrd="0" destOrd="0" presId="urn:microsoft.com/office/officeart/2005/8/layout/hierarchy1"/>
    <dgm:cxn modelId="{E9D967CC-A634-44D0-9236-59755E778915}" type="presParOf" srcId="{E6E122E8-55E7-4131-BF34-42A3CF1EEE47}" destId="{64A8908B-F7BE-4B0F-BF97-F3295F9EA6B8}" srcOrd="1" destOrd="0" presId="urn:microsoft.com/office/officeart/2005/8/layout/hierarchy1"/>
    <dgm:cxn modelId="{AA68FF13-25D6-4846-B01A-4182B37E5EA4}" type="presParOf" srcId="{9A90FB7A-A76F-42D8-B067-68250A25CAE4}" destId="{523A2630-16B7-421B-AE9F-51C39593FD75}" srcOrd="1" destOrd="0" presId="urn:microsoft.com/office/officeart/2005/8/layout/hierarchy1"/>
    <dgm:cxn modelId="{F5A14A20-16F8-43F1-9BBD-250719D4016E}" type="presParOf" srcId="{523A2630-16B7-421B-AE9F-51C39593FD75}" destId="{875CCF52-B107-4623-AC57-3B73B00F6193}" srcOrd="0" destOrd="0" presId="urn:microsoft.com/office/officeart/2005/8/layout/hierarchy1"/>
    <dgm:cxn modelId="{1FF3EC36-57F7-4377-B693-8D354385FD2B}" type="presParOf" srcId="{523A2630-16B7-421B-AE9F-51C39593FD75}" destId="{53225DAC-73E2-4B7B-B0CC-D29E2D3483D6}" srcOrd="1" destOrd="0" presId="urn:microsoft.com/office/officeart/2005/8/layout/hierarchy1"/>
    <dgm:cxn modelId="{D5757C01-C6B6-4FFA-9565-5AA5844B2010}" type="presParOf" srcId="{53225DAC-73E2-4B7B-B0CC-D29E2D3483D6}" destId="{B7A222BA-68A8-4FDF-830F-EE2841DEC032}" srcOrd="0" destOrd="0" presId="urn:microsoft.com/office/officeart/2005/8/layout/hierarchy1"/>
    <dgm:cxn modelId="{11D44B08-83AD-4AED-8113-A74B70DA6A46}" type="presParOf" srcId="{B7A222BA-68A8-4FDF-830F-EE2841DEC032}" destId="{9DD496B0-029D-48C5-97F9-8C08D08E7F28}" srcOrd="0" destOrd="0" presId="urn:microsoft.com/office/officeart/2005/8/layout/hierarchy1"/>
    <dgm:cxn modelId="{50F602D6-BCB4-44AB-828C-5879153CCBAB}" type="presParOf" srcId="{B7A222BA-68A8-4FDF-830F-EE2841DEC032}" destId="{C7ED1DC9-6C37-4AFA-AE71-A13E754EAD19}" srcOrd="1" destOrd="0" presId="urn:microsoft.com/office/officeart/2005/8/layout/hierarchy1"/>
    <dgm:cxn modelId="{9BB040A6-E8BA-4297-AF02-CEC1BCB60C8F}" type="presParOf" srcId="{53225DAC-73E2-4B7B-B0CC-D29E2D3483D6}" destId="{58435CCF-11AE-4EB5-9601-14150CB45A02}" srcOrd="1" destOrd="0" presId="urn:microsoft.com/office/officeart/2005/8/layout/hierarchy1"/>
    <dgm:cxn modelId="{60D20A9B-41B1-462B-A244-639DC673138C}" type="presParOf" srcId="{58435CCF-11AE-4EB5-9601-14150CB45A02}" destId="{29B23903-983A-431C-8F7A-B251DF50C289}" srcOrd="0" destOrd="0" presId="urn:microsoft.com/office/officeart/2005/8/layout/hierarchy1"/>
    <dgm:cxn modelId="{D3A45027-2771-4552-B54A-DA3F1DBE099F}" type="presParOf" srcId="{58435CCF-11AE-4EB5-9601-14150CB45A02}" destId="{EBA55470-8A1D-4990-9259-666718FED74C}" srcOrd="1" destOrd="0" presId="urn:microsoft.com/office/officeart/2005/8/layout/hierarchy1"/>
    <dgm:cxn modelId="{1E9F920C-6ECD-41F6-9214-89AA042F99C6}" type="presParOf" srcId="{EBA55470-8A1D-4990-9259-666718FED74C}" destId="{EB89B23E-6657-409F-B8F1-06F226B883BB}" srcOrd="0" destOrd="0" presId="urn:microsoft.com/office/officeart/2005/8/layout/hierarchy1"/>
    <dgm:cxn modelId="{46CC2EED-2A25-47FA-9A8B-A732DD36A206}" type="presParOf" srcId="{EB89B23E-6657-409F-B8F1-06F226B883BB}" destId="{45047FDD-ECA5-4746-B61E-10369D06CDD8}" srcOrd="0" destOrd="0" presId="urn:microsoft.com/office/officeart/2005/8/layout/hierarchy1"/>
    <dgm:cxn modelId="{C851D019-F564-44AA-BFB0-DAD9BA0480F0}" type="presParOf" srcId="{EB89B23E-6657-409F-B8F1-06F226B883BB}" destId="{BB88129B-5508-494E-90F4-64934EE8C50D}" srcOrd="1" destOrd="0" presId="urn:microsoft.com/office/officeart/2005/8/layout/hierarchy1"/>
    <dgm:cxn modelId="{4201B43F-5067-4843-8AEC-0CC2CF691934}" type="presParOf" srcId="{EBA55470-8A1D-4990-9259-666718FED74C}" destId="{C8803FB2-6B66-46F5-9CE6-4E760CA3A7A8}" srcOrd="1" destOrd="0" presId="urn:microsoft.com/office/officeart/2005/8/layout/hierarchy1"/>
    <dgm:cxn modelId="{79ABD998-1987-4F24-9363-CF72BB77F05C}" type="presParOf" srcId="{523A2630-16B7-421B-AE9F-51C39593FD75}" destId="{6303E870-624B-497C-99FF-D2E2A41E1C7D}" srcOrd="2" destOrd="0" presId="urn:microsoft.com/office/officeart/2005/8/layout/hierarchy1"/>
    <dgm:cxn modelId="{DB0C1CEF-83C8-4F10-9C25-0C1A26709467}" type="presParOf" srcId="{523A2630-16B7-421B-AE9F-51C39593FD75}" destId="{23BFD761-3980-4E68-8B80-6E4BC648CE84}" srcOrd="3" destOrd="0" presId="urn:microsoft.com/office/officeart/2005/8/layout/hierarchy1"/>
    <dgm:cxn modelId="{D602E37F-39A8-4F3D-959C-A7069395C731}" type="presParOf" srcId="{23BFD761-3980-4E68-8B80-6E4BC648CE84}" destId="{ECF854DE-78E4-4DFA-816A-37AEBD0E17FC}" srcOrd="0" destOrd="0" presId="urn:microsoft.com/office/officeart/2005/8/layout/hierarchy1"/>
    <dgm:cxn modelId="{4C2C995B-6FE2-4FA1-9C8C-3A37B2FD9B22}" type="presParOf" srcId="{ECF854DE-78E4-4DFA-816A-37AEBD0E17FC}" destId="{08E736E4-3C4E-4FA2-9CBF-0FCFE22AF028}" srcOrd="0" destOrd="0" presId="urn:microsoft.com/office/officeart/2005/8/layout/hierarchy1"/>
    <dgm:cxn modelId="{097B426E-53AC-4A76-AD4F-5DFCAD196426}" type="presParOf" srcId="{ECF854DE-78E4-4DFA-816A-37AEBD0E17FC}" destId="{23272BD2-3507-4D6F-AF7C-32BDB7C4D32A}" srcOrd="1" destOrd="0" presId="urn:microsoft.com/office/officeart/2005/8/layout/hierarchy1"/>
    <dgm:cxn modelId="{7B660157-F131-413E-809F-96FBE486923F}" type="presParOf" srcId="{23BFD761-3980-4E68-8B80-6E4BC648CE84}" destId="{79F04668-AFE8-4B87-9A66-C70D0D7B20A7}" srcOrd="1" destOrd="0" presId="urn:microsoft.com/office/officeart/2005/8/layout/hierarchy1"/>
    <dgm:cxn modelId="{D8042315-C1A9-4E9D-912D-B99CAB0EF38F}" type="presParOf" srcId="{786E59D1-502D-493A-B8E9-A53C83229269}" destId="{2E6EA78C-07C8-4BF3-B381-FA6323E8A6EB}" srcOrd="2" destOrd="0" presId="urn:microsoft.com/office/officeart/2005/8/layout/hierarchy1"/>
    <dgm:cxn modelId="{5A8066E7-7506-4542-B70D-B7A840514B21}" type="presParOf" srcId="{786E59D1-502D-493A-B8E9-A53C83229269}" destId="{A6CB71B0-83D1-4507-BEEB-C9F481152B3F}" srcOrd="3" destOrd="0" presId="urn:microsoft.com/office/officeart/2005/8/layout/hierarchy1"/>
    <dgm:cxn modelId="{431EC3E7-2EA9-4081-9286-7E52091CFE1C}" type="presParOf" srcId="{A6CB71B0-83D1-4507-BEEB-C9F481152B3F}" destId="{791E76A5-48F5-48E5-82D0-67CB74DB04A4}" srcOrd="0" destOrd="0" presId="urn:microsoft.com/office/officeart/2005/8/layout/hierarchy1"/>
    <dgm:cxn modelId="{B5FBE6FD-5CF0-4455-A0DA-572500D321C3}" type="presParOf" srcId="{791E76A5-48F5-48E5-82D0-67CB74DB04A4}" destId="{09A6BA5D-B333-4569-9F35-B0C0145AE529}" srcOrd="0" destOrd="0" presId="urn:microsoft.com/office/officeart/2005/8/layout/hierarchy1"/>
    <dgm:cxn modelId="{D29B42B4-7D80-420A-ADE5-958D1A338D64}" type="presParOf" srcId="{791E76A5-48F5-48E5-82D0-67CB74DB04A4}" destId="{20032DBE-6CFA-47A1-AD42-0E350037F03E}" srcOrd="1" destOrd="0" presId="urn:microsoft.com/office/officeart/2005/8/layout/hierarchy1"/>
    <dgm:cxn modelId="{1324F825-2494-4219-AB17-FC6342B913C0}" type="presParOf" srcId="{A6CB71B0-83D1-4507-BEEB-C9F481152B3F}" destId="{194D4472-D1B0-460E-BD3D-70F90C2AEC42}" srcOrd="1" destOrd="0" presId="urn:microsoft.com/office/officeart/2005/8/layout/hierarchy1"/>
    <dgm:cxn modelId="{2DBE8F65-A80D-4C8C-95C8-6A304C9A3228}" type="presParOf" srcId="{194D4472-D1B0-460E-BD3D-70F90C2AEC42}" destId="{6BF9AE6C-2C6C-415D-AA46-3A4C9B74FEA9}" srcOrd="0" destOrd="0" presId="urn:microsoft.com/office/officeart/2005/8/layout/hierarchy1"/>
    <dgm:cxn modelId="{6E2B0A42-C4D0-43E8-A9E6-9D0F0777676B}" type="presParOf" srcId="{194D4472-D1B0-460E-BD3D-70F90C2AEC42}" destId="{FD914EDF-EFC3-4428-8309-1EC4BA945DA4}" srcOrd="1" destOrd="0" presId="urn:microsoft.com/office/officeart/2005/8/layout/hierarchy1"/>
    <dgm:cxn modelId="{7F381DED-4C9E-4276-9F4F-C807467D24E4}" type="presParOf" srcId="{FD914EDF-EFC3-4428-8309-1EC4BA945DA4}" destId="{B40CD65C-3201-47EB-91EF-962229D31BEE}" srcOrd="0" destOrd="0" presId="urn:microsoft.com/office/officeart/2005/8/layout/hierarchy1"/>
    <dgm:cxn modelId="{22E23465-F038-4471-BAC3-A5037834A2D1}" type="presParOf" srcId="{B40CD65C-3201-47EB-91EF-962229D31BEE}" destId="{79548BA7-E8E1-4099-989F-3E5C28EDD2CB}" srcOrd="0" destOrd="0" presId="urn:microsoft.com/office/officeart/2005/8/layout/hierarchy1"/>
    <dgm:cxn modelId="{5F897BAE-5927-4BA3-906F-4B897BB920E8}" type="presParOf" srcId="{B40CD65C-3201-47EB-91EF-962229D31BEE}" destId="{33FBCFD2-F7B6-44B1-9704-6A937C313117}" srcOrd="1" destOrd="0" presId="urn:microsoft.com/office/officeart/2005/8/layout/hierarchy1"/>
    <dgm:cxn modelId="{7FD005CB-FB2C-4A55-B15B-20925C789BE0}" type="presParOf" srcId="{FD914EDF-EFC3-4428-8309-1EC4BA945DA4}" destId="{7D61CA68-B952-41A0-9F5A-CCF473D66358}" srcOrd="1" destOrd="0" presId="urn:microsoft.com/office/officeart/2005/8/layout/hierarchy1"/>
    <dgm:cxn modelId="{33F7C838-E9FD-4BC2-A905-F9EEC99E8C19}" type="presParOf" srcId="{7D61CA68-B952-41A0-9F5A-CCF473D66358}" destId="{FD95EA2F-A009-41B0-9DAD-661E3D21361A}" srcOrd="0" destOrd="0" presId="urn:microsoft.com/office/officeart/2005/8/layout/hierarchy1"/>
    <dgm:cxn modelId="{10CF9BF1-31D4-4218-8D9F-ADEE40FC824D}" type="presParOf" srcId="{7D61CA68-B952-41A0-9F5A-CCF473D66358}" destId="{1DBF93AD-6B2F-41CC-A3CB-B4EF772F1465}" srcOrd="1" destOrd="0" presId="urn:microsoft.com/office/officeart/2005/8/layout/hierarchy1"/>
    <dgm:cxn modelId="{9C4DB8C2-A664-4A22-9484-D97E35C2CBBD}" type="presParOf" srcId="{1DBF93AD-6B2F-41CC-A3CB-B4EF772F1465}" destId="{3D9AB2FC-1C49-465F-9E4C-E062246645AB}" srcOrd="0" destOrd="0" presId="urn:microsoft.com/office/officeart/2005/8/layout/hierarchy1"/>
    <dgm:cxn modelId="{CC628E4D-0A92-4A30-9F02-E0F61704531D}" type="presParOf" srcId="{3D9AB2FC-1C49-465F-9E4C-E062246645AB}" destId="{5D25DBC5-8590-495C-AAFB-0FD86BC46258}" srcOrd="0" destOrd="0" presId="urn:microsoft.com/office/officeart/2005/8/layout/hierarchy1"/>
    <dgm:cxn modelId="{FF8445DB-EF86-4C04-834C-77B6E4D71437}" type="presParOf" srcId="{3D9AB2FC-1C49-465F-9E4C-E062246645AB}" destId="{5B0330FF-27A5-493A-B9DB-9C051E6B2619}" srcOrd="1" destOrd="0" presId="urn:microsoft.com/office/officeart/2005/8/layout/hierarchy1"/>
    <dgm:cxn modelId="{9690F996-C300-4AE2-85D8-11A99CE914BB}" type="presParOf" srcId="{1DBF93AD-6B2F-41CC-A3CB-B4EF772F1465}" destId="{F7232B54-C3A3-4447-B0D0-E831261FC8B3}" srcOrd="1" destOrd="0" presId="urn:microsoft.com/office/officeart/2005/8/layout/hierarchy1"/>
    <dgm:cxn modelId="{AB15BEEA-62A2-4511-B8CD-B5DCCC0616E4}" type="presParOf" srcId="{F7232B54-C3A3-4447-B0D0-E831261FC8B3}" destId="{B0795270-207A-40F1-B170-1DECFA51948F}" srcOrd="0" destOrd="0" presId="urn:microsoft.com/office/officeart/2005/8/layout/hierarchy1"/>
    <dgm:cxn modelId="{2CC3D888-95F7-4F22-B354-4E582FDEDCEC}" type="presParOf" srcId="{F7232B54-C3A3-4447-B0D0-E831261FC8B3}" destId="{E48D8CEE-D97F-453E-86FF-A131A8995D45}" srcOrd="1" destOrd="0" presId="urn:microsoft.com/office/officeart/2005/8/layout/hierarchy1"/>
    <dgm:cxn modelId="{B497F178-62AB-4DEF-8054-4F713E927BAD}" type="presParOf" srcId="{E48D8CEE-D97F-453E-86FF-A131A8995D45}" destId="{2D27455A-8523-4191-8F47-6CC186A64CAC}" srcOrd="0" destOrd="0" presId="urn:microsoft.com/office/officeart/2005/8/layout/hierarchy1"/>
    <dgm:cxn modelId="{D902E068-2CE8-4BF4-96C0-B7007BFA515D}" type="presParOf" srcId="{2D27455A-8523-4191-8F47-6CC186A64CAC}" destId="{AFD1C9A0-5D2A-44A6-B7FB-54A0EDC2123C}" srcOrd="0" destOrd="0" presId="urn:microsoft.com/office/officeart/2005/8/layout/hierarchy1"/>
    <dgm:cxn modelId="{99D46BC7-4416-4561-9813-13F7A85FF465}" type="presParOf" srcId="{2D27455A-8523-4191-8F47-6CC186A64CAC}" destId="{984E19FA-797E-4655-B686-64AC89BEB473}" srcOrd="1" destOrd="0" presId="urn:microsoft.com/office/officeart/2005/8/layout/hierarchy1"/>
    <dgm:cxn modelId="{38EB5AA4-FF15-40FB-8EB8-B8E358B4EADB}" type="presParOf" srcId="{E48D8CEE-D97F-453E-86FF-A131A8995D45}" destId="{F07E4390-C62B-4B1D-9151-5E985D0CAB01}" srcOrd="1" destOrd="0" presId="urn:microsoft.com/office/officeart/2005/8/layout/hierarchy1"/>
    <dgm:cxn modelId="{1C91C463-EE39-4AD8-8469-A05BA65A2F34}" type="presParOf" srcId="{F7232B54-C3A3-4447-B0D0-E831261FC8B3}" destId="{228F0E35-2738-4A37-AE1E-3901DFF834D6}" srcOrd="2" destOrd="0" presId="urn:microsoft.com/office/officeart/2005/8/layout/hierarchy1"/>
    <dgm:cxn modelId="{F7C124A4-190E-4967-B7F3-0E98DAD0AB3C}" type="presParOf" srcId="{F7232B54-C3A3-4447-B0D0-E831261FC8B3}" destId="{3B4CDFDB-F960-4989-8DC7-023213A1049E}" srcOrd="3" destOrd="0" presId="urn:microsoft.com/office/officeart/2005/8/layout/hierarchy1"/>
    <dgm:cxn modelId="{CE942F22-9FE6-481E-B541-2CB20F7F6C3B}" type="presParOf" srcId="{3B4CDFDB-F960-4989-8DC7-023213A1049E}" destId="{2897B8EB-183A-4A37-B398-7DE7AF214E1A}" srcOrd="0" destOrd="0" presId="urn:microsoft.com/office/officeart/2005/8/layout/hierarchy1"/>
    <dgm:cxn modelId="{63FD37A1-4838-444F-BD3B-BD083C4217D4}" type="presParOf" srcId="{2897B8EB-183A-4A37-B398-7DE7AF214E1A}" destId="{779047DF-DC20-4A9D-98D7-9034EA2F12AB}" srcOrd="0" destOrd="0" presId="urn:microsoft.com/office/officeart/2005/8/layout/hierarchy1"/>
    <dgm:cxn modelId="{B5AFC55F-14A9-4F0E-AED5-7B8F2902EA01}" type="presParOf" srcId="{2897B8EB-183A-4A37-B398-7DE7AF214E1A}" destId="{DFC54ED5-5952-4B26-98EA-F05CA3B2DC4F}" srcOrd="1" destOrd="0" presId="urn:microsoft.com/office/officeart/2005/8/layout/hierarchy1"/>
    <dgm:cxn modelId="{E16226A6-4A30-44BC-99D8-CE7ADAEC4A6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A66B015-8745-4226-97E3-2C99FBB26618}" type="presOf" srcId="{C0B4462B-87FA-4D12-9FB7-7F55642795DD}" destId="{E585A3D6-9285-40AD-A1AF-49EC86300BFE}" srcOrd="1" destOrd="0" presId="urn:microsoft.com/office/officeart/2005/8/layout/venn2"/>
    <dgm:cxn modelId="{72181941-F15D-4E27-BCB8-016A8D68205A}" type="presOf" srcId="{09553C64-5D9E-4EA9-B256-0A22DC3BFEC5}" destId="{E5D928AE-1E46-4CC1-B2AB-10E98C4A6D1E}" srcOrd="0" destOrd="0" presId="urn:microsoft.com/office/officeart/2005/8/layout/venn2"/>
    <dgm:cxn modelId="{420CDBF6-707F-482A-94CC-8CEEA67F8C51}" type="presOf" srcId="{C0B4462B-87FA-4D12-9FB7-7F55642795DD}" destId="{9FD5A989-9F07-42FE-876F-D9DDF1134325}" srcOrd="0" destOrd="0" presId="urn:microsoft.com/office/officeart/2005/8/layout/venn2"/>
    <dgm:cxn modelId="{D178313D-BCA5-4934-B970-3FB1B10D53FE}"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120A8DF1-294D-4961-B470-796B05DCCEBB}" type="presOf" srcId="{2D7565F1-3FD1-45CB-B101-2AD2230CCE25}" destId="{7190D432-D0C8-43DB-92CD-306A94BEBAA0}" srcOrd="1" destOrd="0" presId="urn:microsoft.com/office/officeart/2005/8/layout/venn2"/>
    <dgm:cxn modelId="{45A21266-4A82-44B0-AA59-43EECD47CE0C}" type="presOf" srcId="{2D7565F1-3FD1-45CB-B101-2AD2230CCE25}" destId="{3A1C9C2B-C6A3-41F9-AA35-A638DFAEDDD0}" srcOrd="0" destOrd="0" presId="urn:microsoft.com/office/officeart/2005/8/layout/venn2"/>
    <dgm:cxn modelId="{752B5DDA-56A9-4416-80B9-816F3EDCEFD1}" type="presOf" srcId="{F20767A4-F2F1-4F37-B705-CA6957DD9298}" destId="{B37D50A2-8179-4F86-8F50-A29CF382A52C}" srcOrd="1" destOrd="0" presId="urn:microsoft.com/office/officeart/2005/8/layout/venn2"/>
    <dgm:cxn modelId="{AFB51557-12E9-4386-8217-EE913FAB20BE}" type="presParOf" srcId="{E5D928AE-1E46-4CC1-B2AB-10E98C4A6D1E}" destId="{1D3E6EA9-9555-44B7-9907-E9EFFE97D1F5}" srcOrd="0" destOrd="0" presId="urn:microsoft.com/office/officeart/2005/8/layout/venn2"/>
    <dgm:cxn modelId="{79CAF58A-BBC9-4F4B-9DDD-30C0903CBC6A}" type="presParOf" srcId="{1D3E6EA9-9555-44B7-9907-E9EFFE97D1F5}" destId="{9FD5A989-9F07-42FE-876F-D9DDF1134325}" srcOrd="0" destOrd="0" presId="urn:microsoft.com/office/officeart/2005/8/layout/venn2"/>
    <dgm:cxn modelId="{1D6828AF-A949-4F13-A325-218CCD1E53D8}" type="presParOf" srcId="{1D3E6EA9-9555-44B7-9907-E9EFFE97D1F5}" destId="{E585A3D6-9285-40AD-A1AF-49EC86300BFE}" srcOrd="1" destOrd="0" presId="urn:microsoft.com/office/officeart/2005/8/layout/venn2"/>
    <dgm:cxn modelId="{12FA07B8-5E3E-412D-AAF2-887D09541D50}" type="presParOf" srcId="{E5D928AE-1E46-4CC1-B2AB-10E98C4A6D1E}" destId="{D10DF1C6-0F39-41A2-972A-6FC53CE6EBB7}" srcOrd="1" destOrd="0" presId="urn:microsoft.com/office/officeart/2005/8/layout/venn2"/>
    <dgm:cxn modelId="{9C3C3BB6-43B8-40EC-98BD-9A2E5B952F4B}" type="presParOf" srcId="{D10DF1C6-0F39-41A2-972A-6FC53CE6EBB7}" destId="{19A2BF32-79ED-4483-84CF-CC55B887441E}" srcOrd="0" destOrd="0" presId="urn:microsoft.com/office/officeart/2005/8/layout/venn2"/>
    <dgm:cxn modelId="{47AE940B-A9D9-41D8-BF18-C0631BE80829}" type="presParOf" srcId="{D10DF1C6-0F39-41A2-972A-6FC53CE6EBB7}" destId="{B37D50A2-8179-4F86-8F50-A29CF382A52C}" srcOrd="1" destOrd="0" presId="urn:microsoft.com/office/officeart/2005/8/layout/venn2"/>
    <dgm:cxn modelId="{DAE1D5AF-F794-4921-914C-EF6AF2D2C964}" type="presParOf" srcId="{E5D928AE-1E46-4CC1-B2AB-10E98C4A6D1E}" destId="{E0244CAC-7FC5-44A1-9601-C2660C342D2E}" srcOrd="2" destOrd="0" presId="urn:microsoft.com/office/officeart/2005/8/layout/venn2"/>
    <dgm:cxn modelId="{0533EDDA-E299-4A8C-9BC0-2E0434F0CF21}" type="presParOf" srcId="{E0244CAC-7FC5-44A1-9601-C2660C342D2E}" destId="{3A1C9C2B-C6A3-41F9-AA35-A638DFAEDDD0}" srcOrd="0" destOrd="0" presId="urn:microsoft.com/office/officeart/2005/8/layout/venn2"/>
    <dgm:cxn modelId="{FB5B1D22-2913-4636-A235-B0F9E8A964E5}"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EF737997-D7FE-4D47-A4D1-E32555AB4F0D}" srcId="{3767F861-3671-4CF0-A4F2-89B146305B2F}" destId="{DB1B5909-9C44-4E29-91B2-9F99B6D1CAFA}" srcOrd="0" destOrd="0" parTransId="{8928EAF0-501B-4688-9F97-49A18AEB72E8}" sibTransId="{B34A5F33-919F-43AE-A0ED-D93A12D5AF14}"/>
    <dgm:cxn modelId="{53544E6A-EF2C-48D7-B6F8-8FFEF0C31025}" srcId="{3767F861-3671-4CF0-A4F2-89B146305B2F}" destId="{5A23E89D-1057-481A-98D8-CCF6D8440463}" srcOrd="1" destOrd="0" parTransId="{4F8780A0-CAA9-439A-98ED-C841EF7238C3}" sibTransId="{099E7BBA-3F8B-44E1-9664-5C9BFC4CF085}"/>
    <dgm:cxn modelId="{D85C9C8A-C4FB-4DE6-9C38-9E59E7DA88B6}" type="presOf" srcId="{55939C92-7CCE-4884-8B1A-90829385D281}" destId="{258D05C1-F876-450E-9AE5-71BB42EAA16F}" srcOrd="1" destOrd="0" presId="urn:microsoft.com/office/officeart/2005/8/layout/venn1"/>
    <dgm:cxn modelId="{3B6BD2DD-855E-41AF-BD86-CD3BD65935E2}" type="presOf" srcId="{3767F861-3671-4CF0-A4F2-89B146305B2F}" destId="{698AF8C2-C7AA-4AAB-8011-9275851D2B03}" srcOrd="0" destOrd="0" presId="urn:microsoft.com/office/officeart/2005/8/layout/venn1"/>
    <dgm:cxn modelId="{2EBA1F5D-3975-4BA1-BB25-2DEF8AD051E5}" type="presOf" srcId="{DB1B5909-9C44-4E29-91B2-9F99B6D1CAFA}" destId="{432BA79E-F7C1-42A4-89FE-EDB06BE8A519}" srcOrd="0" destOrd="0" presId="urn:microsoft.com/office/officeart/2005/8/layout/venn1"/>
    <dgm:cxn modelId="{FBB8FAA7-1972-4CFB-91C3-770F9D35A671}" type="presOf" srcId="{DB1B5909-9C44-4E29-91B2-9F99B6D1CAFA}" destId="{463078C9-8344-4985-82C6-A9330FFFC45D}" srcOrd="1" destOrd="0" presId="urn:microsoft.com/office/officeart/2005/8/layout/venn1"/>
    <dgm:cxn modelId="{E907897C-B32C-4FEF-95FD-2CC88FA259BD}" type="presOf" srcId="{5A23E89D-1057-481A-98D8-CCF6D8440463}" destId="{AFEA496C-3960-4888-AFD5-D5AD062471AE}" srcOrd="0" destOrd="0" presId="urn:microsoft.com/office/officeart/2005/8/layout/venn1"/>
    <dgm:cxn modelId="{E67CF748-B843-4821-85F7-7409C42C271E}" type="presOf" srcId="{5A23E89D-1057-481A-98D8-CCF6D8440463}" destId="{6598BF88-833E-4B2F-B78A-734626308BCF}" srcOrd="1" destOrd="0" presId="urn:microsoft.com/office/officeart/2005/8/layout/venn1"/>
    <dgm:cxn modelId="{4E1A697E-8783-486D-8E5A-372C3AEFA044}"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D6D20D34-19A5-4695-BCFD-B87FE4A88C24}" type="presParOf" srcId="{698AF8C2-C7AA-4AAB-8011-9275851D2B03}" destId="{432BA79E-F7C1-42A4-89FE-EDB06BE8A519}" srcOrd="0" destOrd="0" presId="urn:microsoft.com/office/officeart/2005/8/layout/venn1"/>
    <dgm:cxn modelId="{9269C682-346F-4211-A08D-507EC3AAEEAC}" type="presParOf" srcId="{698AF8C2-C7AA-4AAB-8011-9275851D2B03}" destId="{463078C9-8344-4985-82C6-A9330FFFC45D}" srcOrd="1" destOrd="0" presId="urn:microsoft.com/office/officeart/2005/8/layout/venn1"/>
    <dgm:cxn modelId="{FDA45A66-6DBC-44AC-AACA-BC767B36A507}" type="presParOf" srcId="{698AF8C2-C7AA-4AAB-8011-9275851D2B03}" destId="{AFEA496C-3960-4888-AFD5-D5AD062471AE}" srcOrd="2" destOrd="0" presId="urn:microsoft.com/office/officeart/2005/8/layout/venn1"/>
    <dgm:cxn modelId="{A4672ECA-CB79-4E11-8C44-31F5EBF17A72}" type="presParOf" srcId="{698AF8C2-C7AA-4AAB-8011-9275851D2B03}" destId="{6598BF88-833E-4B2F-B78A-734626308BCF}" srcOrd="3" destOrd="0" presId="urn:microsoft.com/office/officeart/2005/8/layout/venn1"/>
    <dgm:cxn modelId="{267A1BDE-EB1D-454D-9179-24ECC6936C2F}" type="presParOf" srcId="{698AF8C2-C7AA-4AAB-8011-9275851D2B03}" destId="{11CE28AD-9FC1-4B64-ADE9-3B56FE25BEA0}" srcOrd="4" destOrd="0" presId="urn:microsoft.com/office/officeart/2005/8/layout/venn1"/>
    <dgm:cxn modelId="{09B9A93B-ED17-45D3-B802-46E4604826A8}"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E7D6FEA9-5497-46C4-8072-A2370B15A074}" srcId="{FF9ABB1B-D2AD-4D58-88C6-0522C38F2CD6}" destId="{306F9EB0-D24F-46E3-9793-75F3F0215D3B}" srcOrd="0" destOrd="0" parTransId="{FB0BA4ED-6C41-4E20-92A9-AD4219425BAC}" sibTransId="{C94EE2A7-218A-48EA-B527-D2706664C04C}"/>
    <dgm:cxn modelId="{B1880FDA-4F04-46AD-BCFD-26F55E933657}" type="presOf" srcId="{BAFE8F05-A7EB-4FDC-97C1-AC89CB294B3C}" destId="{6BE63543-4F0D-4330-B7DE-4EEE63B7772B}" srcOrd="0" destOrd="0" presId="urn:microsoft.com/office/officeart/2005/8/layout/venn2"/>
    <dgm:cxn modelId="{11541CFC-ECC1-453D-A28B-678C8F7EBE71}" type="presOf" srcId="{B98A9880-EE85-497E-8AE9-4B6E0287AC96}" destId="{17686D76-A554-4E1E-A3B3-5CE85723278C}" srcOrd="0" destOrd="0" presId="urn:microsoft.com/office/officeart/2005/8/layout/venn2"/>
    <dgm:cxn modelId="{3DCCE436-E941-441E-B19B-C782EFC2449A}" type="presOf" srcId="{BAFE8F05-A7EB-4FDC-97C1-AC89CB294B3C}" destId="{ECF804D5-19B5-4513-A273-B9B4C0D822F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93EA781F-D3BB-4F3B-B8B3-D71AC2163730}" srcId="{FF9ABB1B-D2AD-4D58-88C6-0522C38F2CD6}" destId="{BAFE8F05-A7EB-4FDC-97C1-AC89CB294B3C}" srcOrd="1" destOrd="0" parTransId="{38D97FAE-E581-42B6-8B59-4C0066F00E0F}" sibTransId="{A836AF8C-9C17-448D-B56B-0CAA51F0124B}"/>
    <dgm:cxn modelId="{E9B08C04-9AA8-4FA2-8907-817C11DA3DA2}" type="presOf" srcId="{FF9ABB1B-D2AD-4D58-88C6-0522C38F2CD6}" destId="{5BB795DB-BD13-40C6-9E03-E15DCD60BDA3}" srcOrd="0" destOrd="0" presId="urn:microsoft.com/office/officeart/2005/8/layout/venn2"/>
    <dgm:cxn modelId="{24035556-50E1-489F-BFBF-98710355446D}" type="presOf" srcId="{B98A9880-EE85-497E-8AE9-4B6E0287AC96}" destId="{425A41AA-8EE4-4B5A-B8BF-04E17CB9DC61}" srcOrd="1" destOrd="0" presId="urn:microsoft.com/office/officeart/2005/8/layout/venn2"/>
    <dgm:cxn modelId="{B1220AE0-B9A8-4114-8D75-3B5007B0AC38}" type="presOf" srcId="{306F9EB0-D24F-46E3-9793-75F3F0215D3B}" destId="{DC8A71D8-8EC5-4AB0-8CB5-C2A5CC8B209E}" srcOrd="1" destOrd="0" presId="urn:microsoft.com/office/officeart/2005/8/layout/venn2"/>
    <dgm:cxn modelId="{6144E794-C599-4E0D-8102-FD9299092D2D}" type="presOf" srcId="{306F9EB0-D24F-46E3-9793-75F3F0215D3B}" destId="{6235B21C-1C13-4CF6-BE12-63EB735B5D9A}" srcOrd="0" destOrd="0" presId="urn:microsoft.com/office/officeart/2005/8/layout/venn2"/>
    <dgm:cxn modelId="{2DCCB671-40B4-4000-903D-6B2140085911}" type="presParOf" srcId="{5BB795DB-BD13-40C6-9E03-E15DCD60BDA3}" destId="{7E673C15-1344-4EAB-A5D6-F44D6437D2A3}" srcOrd="0" destOrd="0" presId="urn:microsoft.com/office/officeart/2005/8/layout/venn2"/>
    <dgm:cxn modelId="{9E2D5D64-B3E4-4F76-8A4D-C4B11512EE8F}" type="presParOf" srcId="{7E673C15-1344-4EAB-A5D6-F44D6437D2A3}" destId="{6235B21C-1C13-4CF6-BE12-63EB735B5D9A}" srcOrd="0" destOrd="0" presId="urn:microsoft.com/office/officeart/2005/8/layout/venn2"/>
    <dgm:cxn modelId="{A9DDFD0A-16C4-4201-B639-19EE383F4C63}" type="presParOf" srcId="{7E673C15-1344-4EAB-A5D6-F44D6437D2A3}" destId="{DC8A71D8-8EC5-4AB0-8CB5-C2A5CC8B209E}" srcOrd="1" destOrd="0" presId="urn:microsoft.com/office/officeart/2005/8/layout/venn2"/>
    <dgm:cxn modelId="{81E860D6-98B1-4002-90BA-D61307268C2D}" type="presParOf" srcId="{5BB795DB-BD13-40C6-9E03-E15DCD60BDA3}" destId="{AA39370A-EC10-4801-B0D4-36E963FE0E1D}" srcOrd="1" destOrd="0" presId="urn:microsoft.com/office/officeart/2005/8/layout/venn2"/>
    <dgm:cxn modelId="{7986EDC4-9026-477E-BFB5-8568B97F89F5}" type="presParOf" srcId="{AA39370A-EC10-4801-B0D4-36E963FE0E1D}" destId="{6BE63543-4F0D-4330-B7DE-4EEE63B7772B}" srcOrd="0" destOrd="0" presId="urn:microsoft.com/office/officeart/2005/8/layout/venn2"/>
    <dgm:cxn modelId="{B70AB030-A642-4E60-8722-2A25CEAFF2A2}" type="presParOf" srcId="{AA39370A-EC10-4801-B0D4-36E963FE0E1D}" destId="{ECF804D5-19B5-4513-A273-B9B4C0D822F1}" srcOrd="1" destOrd="0" presId="urn:microsoft.com/office/officeart/2005/8/layout/venn2"/>
    <dgm:cxn modelId="{854454D1-CA68-42AB-A71B-40D75C68D0FE}" type="presParOf" srcId="{5BB795DB-BD13-40C6-9E03-E15DCD60BDA3}" destId="{5FDBA2E5-63A2-4597-8EB7-CF1C30C04EF1}" srcOrd="2" destOrd="0" presId="urn:microsoft.com/office/officeart/2005/8/layout/venn2"/>
    <dgm:cxn modelId="{1B07F965-A323-4D1F-A25D-D7A52AC6CC2E}" type="presParOf" srcId="{5FDBA2E5-63A2-4597-8EB7-CF1C30C04EF1}" destId="{17686D76-A554-4E1E-A3B3-5CE85723278C}" srcOrd="0" destOrd="0" presId="urn:microsoft.com/office/officeart/2005/8/layout/venn2"/>
    <dgm:cxn modelId="{B95568C3-897B-4681-A1FC-E731681154A6}"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27A56B-40F3-484D-974B-A125AD75A9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02</Pages>
  <Words>82935</Words>
  <Characters>472732</Characters>
  <Application>Microsoft Macintosh Word</Application>
  <DocSecurity>0</DocSecurity>
  <Lines>3939</Lines>
  <Paragraphs>1109</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54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13</cp:revision>
  <cp:lastPrinted>2016-05-19T19:37:00Z</cp:lastPrinted>
  <dcterms:created xsi:type="dcterms:W3CDTF">2016-08-28T12:19:00Z</dcterms:created>
  <dcterms:modified xsi:type="dcterms:W3CDTF">2016-08-28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